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C8AA446"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48B45CAD" w:rsidR="00400F4C" w:rsidRDefault="00167D9A"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65408" behindDoc="0" locked="0" layoutInCell="1" allowOverlap="1" wp14:anchorId="681EBFBE" wp14:editId="1966F5FB">
            <wp:simplePos x="0" y="0"/>
            <wp:positionH relativeFrom="column">
              <wp:posOffset>-403860</wp:posOffset>
            </wp:positionH>
            <wp:positionV relativeFrom="paragraph">
              <wp:posOffset>201295</wp:posOffset>
            </wp:positionV>
            <wp:extent cx="3067050" cy="1111885"/>
            <wp:effectExtent l="0" t="0" r="0" b="0"/>
            <wp:wrapThrough wrapText="bothSides">
              <wp:wrapPolygon edited="0">
                <wp:start x="537" y="1110"/>
                <wp:lineTo x="671" y="19244"/>
                <wp:lineTo x="5098" y="20354"/>
                <wp:lineTo x="5769" y="20354"/>
                <wp:lineTo x="6842" y="19614"/>
                <wp:lineTo x="7647" y="17023"/>
                <wp:lineTo x="7513" y="13693"/>
                <wp:lineTo x="14758" y="12212"/>
                <wp:lineTo x="16234" y="9992"/>
                <wp:lineTo x="15563" y="7772"/>
                <wp:lineTo x="20929" y="7031"/>
                <wp:lineTo x="21332" y="2591"/>
                <wp:lineTo x="19722" y="1110"/>
                <wp:lineTo x="537" y="1110"/>
              </wp:wrapPolygon>
            </wp:wrapThrough>
            <wp:docPr id="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5367" t="17595" r="8506" b="19844"/>
                    <a:stretch/>
                  </pic:blipFill>
                  <pic:spPr bwMode="auto">
                    <a:xfrm>
                      <a:off x="0" y="0"/>
                      <a:ext cx="3067050" cy="1111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66432" behindDoc="0" locked="0" layoutInCell="1" allowOverlap="1" wp14:anchorId="6A012286" wp14:editId="75CAE380">
            <wp:simplePos x="0" y="0"/>
            <wp:positionH relativeFrom="page">
              <wp:posOffset>4131310</wp:posOffset>
            </wp:positionH>
            <wp:positionV relativeFrom="paragraph">
              <wp:posOffset>45085</wp:posOffset>
            </wp:positionV>
            <wp:extent cx="3066594" cy="1149108"/>
            <wp:effectExtent l="76200" t="57150" r="95885" b="127635"/>
            <wp:wrapThrough wrapText="bothSides">
              <wp:wrapPolygon edited="0">
                <wp:start x="-268" y="-1075"/>
                <wp:lineTo x="-537" y="-358"/>
                <wp:lineTo x="-537" y="21851"/>
                <wp:lineTo x="-268" y="23642"/>
                <wp:lineTo x="21739" y="23642"/>
                <wp:lineTo x="21873" y="22567"/>
                <wp:lineTo x="22141" y="17194"/>
                <wp:lineTo x="22141" y="5373"/>
                <wp:lineTo x="21873" y="-1075"/>
                <wp:lineTo x="-268" y="-1075"/>
              </wp:wrapPolygon>
            </wp:wrapThrough>
            <wp:docPr id="7"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935" t="14117" r="10935" b="20784"/>
                    <a:stretch/>
                  </pic:blipFill>
                  <pic:spPr bwMode="auto">
                    <a:xfrm>
                      <a:off x="0" y="0"/>
                      <a:ext cx="3066594" cy="1149108"/>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4A282A9F" w:rsidR="00F2773C" w:rsidRDefault="00F2773C"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76F1708" w14:textId="476345FF" w:rsidR="00BD6D95"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yperlink"/>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BD6D95">
              <w:rPr>
                <w:noProof/>
                <w:webHidden/>
              </w:rPr>
              <w:t>v</w:t>
            </w:r>
            <w:r w:rsidR="00BD6D95">
              <w:rPr>
                <w:noProof/>
                <w:webHidden/>
              </w:rPr>
              <w:fldChar w:fldCharType="end"/>
            </w:r>
          </w:hyperlink>
        </w:p>
        <w:p w14:paraId="5BD3613A" w14:textId="29DCFE1A" w:rsidR="00BD6D95" w:rsidRDefault="0026385A">
          <w:pPr>
            <w:pStyle w:val="TOC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yperlink"/>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BD6D95">
              <w:rPr>
                <w:noProof/>
                <w:webHidden/>
              </w:rPr>
              <w:t>vi</w:t>
            </w:r>
            <w:r w:rsidR="00BD6D95">
              <w:rPr>
                <w:noProof/>
                <w:webHidden/>
              </w:rPr>
              <w:fldChar w:fldCharType="end"/>
            </w:r>
          </w:hyperlink>
        </w:p>
        <w:p w14:paraId="5745C74F" w14:textId="0AD74771" w:rsidR="00BD6D95" w:rsidRDefault="0026385A">
          <w:pPr>
            <w:pStyle w:val="TOC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yperlink"/>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BD6D95">
              <w:rPr>
                <w:noProof/>
                <w:webHidden/>
              </w:rPr>
              <w:t>vii</w:t>
            </w:r>
            <w:r w:rsidR="00BD6D95">
              <w:rPr>
                <w:noProof/>
                <w:webHidden/>
              </w:rPr>
              <w:fldChar w:fldCharType="end"/>
            </w:r>
          </w:hyperlink>
        </w:p>
        <w:p w14:paraId="2AFC085A" w14:textId="79A9071F" w:rsidR="00BD6D95" w:rsidRDefault="0026385A">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5566F7">
              <w:rPr>
                <w:rStyle w:val="Hyperlink"/>
                <w:noProof/>
                <w:lang w:val="en-US"/>
              </w:rPr>
              <w:t>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BD6D95">
              <w:rPr>
                <w:noProof/>
                <w:webHidden/>
              </w:rPr>
              <w:t>1</w:t>
            </w:r>
            <w:r w:rsidR="00BD6D95">
              <w:rPr>
                <w:noProof/>
                <w:webHidden/>
              </w:rPr>
              <w:fldChar w:fldCharType="end"/>
            </w:r>
          </w:hyperlink>
        </w:p>
        <w:p w14:paraId="21D938B1" w14:textId="749ED4CB" w:rsidR="00BD6D95" w:rsidRDefault="0026385A">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5566F7">
              <w:rPr>
                <w:rStyle w:val="Hyperlink"/>
                <w:noProof/>
                <w:lang w:val="en-US"/>
              </w:rPr>
              <w:t>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heory/l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BD6D95">
              <w:rPr>
                <w:noProof/>
                <w:webHidden/>
              </w:rPr>
              <w:t>2</w:t>
            </w:r>
            <w:r w:rsidR="00BD6D95">
              <w:rPr>
                <w:noProof/>
                <w:webHidden/>
              </w:rPr>
              <w:fldChar w:fldCharType="end"/>
            </w:r>
          </w:hyperlink>
        </w:p>
        <w:p w14:paraId="2560A988" w14:textId="490C15D2" w:rsidR="00BD6D95" w:rsidRDefault="0026385A">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5566F7">
              <w:rPr>
                <w:rStyle w:val="Hyperlink"/>
                <w:noProof/>
                <w:lang w:val="en-US"/>
              </w:rPr>
              <w:t>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BD6D95">
              <w:rPr>
                <w:noProof/>
                <w:webHidden/>
              </w:rPr>
              <w:t>3</w:t>
            </w:r>
            <w:r w:rsidR="00BD6D95">
              <w:rPr>
                <w:noProof/>
                <w:webHidden/>
              </w:rPr>
              <w:fldChar w:fldCharType="end"/>
            </w:r>
          </w:hyperlink>
        </w:p>
        <w:p w14:paraId="085487F9" w14:textId="44BB7E15" w:rsidR="00BD6D95" w:rsidRDefault="0026385A">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yperlink"/>
                <w:noProof/>
                <w:lang w:val="en-US"/>
              </w:rPr>
              <w:t>3.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2DF10C76" w14:textId="71463F94"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yperlink"/>
                <w:noProof/>
                <w:lang w:val="en-US"/>
              </w:rPr>
              <w:t>3.1.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1377DCC4" w14:textId="149F4531"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yperlink"/>
                <w:noProof/>
                <w:lang w:val="en-US"/>
              </w:rPr>
              <w:t>3.1.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BD6D95">
              <w:rPr>
                <w:noProof/>
                <w:webHidden/>
              </w:rPr>
              <w:t>5</w:t>
            </w:r>
            <w:r w:rsidR="00BD6D95">
              <w:rPr>
                <w:noProof/>
                <w:webHidden/>
              </w:rPr>
              <w:fldChar w:fldCharType="end"/>
            </w:r>
          </w:hyperlink>
        </w:p>
        <w:p w14:paraId="785D1322" w14:textId="6D378790"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yperlink"/>
                <w:noProof/>
                <w:lang w:val="en-US"/>
              </w:rPr>
              <w:t>3.1.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BD6D95">
              <w:rPr>
                <w:noProof/>
                <w:webHidden/>
              </w:rPr>
              <w:t>7</w:t>
            </w:r>
            <w:r w:rsidR="00BD6D95">
              <w:rPr>
                <w:noProof/>
                <w:webHidden/>
              </w:rPr>
              <w:fldChar w:fldCharType="end"/>
            </w:r>
          </w:hyperlink>
        </w:p>
        <w:p w14:paraId="25B3E794" w14:textId="1543BB09"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yperlink"/>
                <w:noProof/>
                <w:lang w:val="en-US"/>
              </w:rPr>
              <w:t>3.1.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ctivi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BD6D95">
              <w:rPr>
                <w:noProof/>
                <w:webHidden/>
              </w:rPr>
              <w:t>8</w:t>
            </w:r>
            <w:r w:rsidR="00BD6D95">
              <w:rPr>
                <w:noProof/>
                <w:webHidden/>
              </w:rPr>
              <w:fldChar w:fldCharType="end"/>
            </w:r>
          </w:hyperlink>
        </w:p>
        <w:p w14:paraId="01C7E5B9" w14:textId="3CF7357B"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yperlink"/>
                <w:noProof/>
                <w:lang w:val="en-US"/>
              </w:rPr>
              <w:t>3.1.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BD6D95">
              <w:rPr>
                <w:noProof/>
                <w:webHidden/>
              </w:rPr>
              <w:t>9</w:t>
            </w:r>
            <w:r w:rsidR="00BD6D95">
              <w:rPr>
                <w:noProof/>
                <w:webHidden/>
              </w:rPr>
              <w:fldChar w:fldCharType="end"/>
            </w:r>
          </w:hyperlink>
        </w:p>
        <w:p w14:paraId="6CC48C39" w14:textId="3C69851C" w:rsidR="00BD6D95" w:rsidRDefault="0026385A">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yperlink"/>
                <w:noProof/>
                <w:lang w:val="en-US"/>
              </w:rPr>
              <w:t>3.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4B445262" w14:textId="355211EE"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yperlink"/>
                <w:noProof/>
                <w:lang w:val="en-US"/>
              </w:rPr>
              <w:t>3.2.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171944C2" w14:textId="0B72D44D"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yperlink"/>
                <w:noProof/>
              </w:rPr>
              <w:t>3.2.2</w:t>
            </w:r>
            <w:r w:rsidR="00BD6D95">
              <w:rPr>
                <w:rFonts w:asciiTheme="minorHAnsi" w:eastAsiaTheme="minorEastAsia" w:hAnsiTheme="minorHAnsi" w:cstheme="minorBidi"/>
                <w:noProof/>
                <w:szCs w:val="22"/>
                <w:lang w:val="pl-PL" w:eastAsia="pl-PL"/>
              </w:rPr>
              <w:tab/>
            </w:r>
            <w:r w:rsidR="00BD6D95" w:rsidRPr="005566F7">
              <w:rPr>
                <w:rStyle w:val="Hyperlink"/>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3F6F8112" w14:textId="1D29FFA5"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yperlink"/>
                <w:noProof/>
                <w:lang w:val="en-US"/>
              </w:rPr>
              <w:t>3.2.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BD6D95">
              <w:rPr>
                <w:noProof/>
                <w:webHidden/>
              </w:rPr>
              <w:t>11</w:t>
            </w:r>
            <w:r w:rsidR="00BD6D95">
              <w:rPr>
                <w:noProof/>
                <w:webHidden/>
              </w:rPr>
              <w:fldChar w:fldCharType="end"/>
            </w:r>
          </w:hyperlink>
        </w:p>
        <w:p w14:paraId="33B76B07" w14:textId="30F95A5A"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yperlink"/>
                <w:noProof/>
                <w:lang w:val="en-US"/>
              </w:rPr>
              <w:t>3.2.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BD6D95">
              <w:rPr>
                <w:noProof/>
                <w:webHidden/>
              </w:rPr>
              <w:t>12</w:t>
            </w:r>
            <w:r w:rsidR="00BD6D95">
              <w:rPr>
                <w:noProof/>
                <w:webHidden/>
              </w:rPr>
              <w:fldChar w:fldCharType="end"/>
            </w:r>
          </w:hyperlink>
        </w:p>
        <w:p w14:paraId="1E91BD11" w14:textId="51A8780A" w:rsidR="00BD6D95" w:rsidRDefault="0026385A">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yperlink"/>
                <w:noProof/>
                <w:lang w:val="en-US"/>
              </w:rPr>
              <w:t>3.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80F00A1" w14:textId="61ADB0CD" w:rsidR="00BD6D95" w:rsidRDefault="0026385A">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yperlink"/>
                <w:noProof/>
                <w:lang w:val="en-US"/>
              </w:rPr>
              <w:t>3.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297F6F4" w14:textId="2D9BB9F3" w:rsidR="00BD6D95" w:rsidRDefault="0026385A">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yperlink"/>
                <w:noProof/>
                <w:lang w:val="en-US"/>
              </w:rPr>
              <w:t>3.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2AE9E002" w14:textId="27722906" w:rsidR="00BD6D95" w:rsidRDefault="0026385A">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5566F7">
              <w:rPr>
                <w:rStyle w:val="Hyperlink"/>
                <w:noProof/>
                <w:lang w:val="en-US"/>
              </w:rPr>
              <w:t>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69437FBF" w14:textId="1D4EBCC5" w:rsidR="00BD6D95" w:rsidRDefault="0026385A">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yperlink"/>
                <w:noProof/>
                <w:lang w:val="en-US"/>
              </w:rPr>
              <w:t>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5D88A61D" w14:textId="64F4C012" w:rsidR="00BD6D95" w:rsidRDefault="0026385A">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yperlink"/>
                <w:noProof/>
                <w:lang w:val="en-US"/>
              </w:rPr>
              <w:t>4.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BD6D95">
              <w:rPr>
                <w:noProof/>
                <w:webHidden/>
              </w:rPr>
              <w:t>19</w:t>
            </w:r>
            <w:r w:rsidR="00BD6D95">
              <w:rPr>
                <w:noProof/>
                <w:webHidden/>
              </w:rPr>
              <w:fldChar w:fldCharType="end"/>
            </w:r>
          </w:hyperlink>
        </w:p>
        <w:p w14:paraId="5E599DAB" w14:textId="2EA710A6" w:rsidR="00BD6D95" w:rsidRDefault="0026385A">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5566F7">
              <w:rPr>
                <w:rStyle w:val="Hyperlink"/>
                <w:noProof/>
                <w:lang w:val="en-US"/>
              </w:rPr>
              <w:t>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BD6D95">
              <w:rPr>
                <w:noProof/>
                <w:webHidden/>
              </w:rPr>
              <w:t>20</w:t>
            </w:r>
            <w:r w:rsidR="00BD6D95">
              <w:rPr>
                <w:noProof/>
                <w:webHidden/>
              </w:rPr>
              <w:fldChar w:fldCharType="end"/>
            </w:r>
          </w:hyperlink>
        </w:p>
        <w:p w14:paraId="2F02A1FB" w14:textId="47367F0E" w:rsidR="00BD6D95" w:rsidRDefault="0026385A">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5566F7">
              <w:rPr>
                <w:rStyle w:val="Hyperlink"/>
                <w:noProof/>
                <w:lang w:val="en-US"/>
              </w:rPr>
              <w:t>6</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BD6D95">
              <w:rPr>
                <w:noProof/>
                <w:webHidden/>
              </w:rPr>
              <w:t>21</w:t>
            </w:r>
            <w:r w:rsidR="00BD6D95">
              <w:rPr>
                <w:noProof/>
                <w:webHidden/>
              </w:rPr>
              <w:fldChar w:fldCharType="end"/>
            </w:r>
          </w:hyperlink>
        </w:p>
        <w:p w14:paraId="130CF380" w14:textId="6AB1C291" w:rsidR="00BD6D95" w:rsidRDefault="0026385A">
          <w:pPr>
            <w:pStyle w:val="TOC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77777777" w:rsidR="00BD6D95" w:rsidRDefault="00FA75C6" w:rsidP="00BD6D95">
          <w:pPr>
            <w:rPr>
              <w:b/>
              <w:bCs/>
            </w:rPr>
          </w:pPr>
          <w:r>
            <w:rPr>
              <w:b/>
              <w:bCs/>
            </w:rPr>
            <w:fldChar w:fldCharType="end"/>
          </w:r>
        </w:p>
      </w:sdtContent>
    </w:sdt>
    <w:bookmarkEnd w:id="2" w:displacedByCustomXml="prev"/>
    <w:p w14:paraId="2F7E7139" w14:textId="32B527E6"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Heading1"/>
        <w:numPr>
          <w:ilvl w:val="0"/>
          <w:numId w:val="0"/>
        </w:numPr>
        <w:ind w:left="567" w:hanging="567"/>
        <w:rPr>
          <w:lang w:val="en-US"/>
        </w:rPr>
      </w:pPr>
      <w:bookmarkStart w:id="3" w:name="_Toc515579849"/>
      <w:bookmarkStart w:id="4" w:name="_Toc516008723"/>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TOC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TOC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TOC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TOC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TOC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TOC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TOC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193080E6" w:rsidR="00405287" w:rsidRDefault="00405287" w:rsidP="00405287">
      <w:pPr>
        <w:pStyle w:val="TOC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r w:rsidR="00FD0D71">
        <w:rPr>
          <w:lang w:val="en-US"/>
        </w:rPr>
        <w:t>i</w:t>
      </w:r>
      <w:r w:rsidR="007C68BE">
        <w:rPr>
          <w:lang w:val="en-US"/>
        </w:rPr>
        <w:t xml:space="preserve">n </w:t>
      </w:r>
      <w:r w:rsidR="00FD0D71">
        <w:rPr>
          <w:lang w:val="en-US"/>
        </w:rPr>
        <w:t>s</w:t>
      </w:r>
      <w:r w:rsidR="009E60AC">
        <w:rPr>
          <w:lang w:val="en-US"/>
        </w:rPr>
        <w:t>creen</w:t>
      </w:r>
      <w:r>
        <w:rPr>
          <w:lang w:val="en-US"/>
        </w:rPr>
        <w:tab/>
        <w:t>x</w:t>
      </w:r>
    </w:p>
    <w:p w14:paraId="585B85B9" w14:textId="5D8AC655" w:rsidR="00405287" w:rsidRDefault="00405287" w:rsidP="00405287">
      <w:pPr>
        <w:pStyle w:val="TOC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 xml:space="preserve">GUI </w:t>
      </w:r>
      <w:r w:rsidR="00FD0D71">
        <w:rPr>
          <w:lang w:val="en-US"/>
        </w:rPr>
        <w:t>Head a</w:t>
      </w:r>
      <w:r w:rsidR="007C68BE">
        <w:rPr>
          <w:lang w:val="en-US"/>
        </w:rPr>
        <w:t xml:space="preserve">dministrator </w:t>
      </w:r>
      <w:r w:rsidR="00FD0D71">
        <w:rPr>
          <w:lang w:val="en-US"/>
        </w:rPr>
        <w:t>screen</w:t>
      </w:r>
      <w:r>
        <w:rPr>
          <w:lang w:val="en-US"/>
        </w:rPr>
        <w:tab/>
        <w:t>x</w:t>
      </w:r>
    </w:p>
    <w:p w14:paraId="7F93A0F4" w14:textId="0A45CAF5" w:rsidR="00405287" w:rsidRDefault="00405287" w:rsidP="00405287">
      <w:pPr>
        <w:pStyle w:val="TOC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 xml:space="preserve">GUI </w:t>
      </w:r>
      <w:r w:rsidR="00FD0D71">
        <w:rPr>
          <w:lang w:val="en-US"/>
        </w:rPr>
        <w:t>Manage airports screen</w:t>
      </w:r>
      <w:r>
        <w:rPr>
          <w:lang w:val="en-US"/>
        </w:rPr>
        <w:tab/>
        <w:t>x</w:t>
      </w:r>
    </w:p>
    <w:p w14:paraId="662CC734" w14:textId="1E7DA01D" w:rsidR="00405287" w:rsidRDefault="00405287" w:rsidP="00405287">
      <w:pPr>
        <w:pStyle w:val="TOC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 xml:space="preserve">GUI </w:t>
      </w:r>
      <w:r w:rsidR="00FD0D71">
        <w:rPr>
          <w:lang w:val="en-US"/>
        </w:rPr>
        <w:t>Manage airports screen (after choosing an airport)</w:t>
      </w:r>
      <w:r>
        <w:rPr>
          <w:lang w:val="en-US"/>
        </w:rPr>
        <w:tab/>
        <w:t>x</w:t>
      </w:r>
    </w:p>
    <w:p w14:paraId="606DEA21" w14:textId="4A4891B0" w:rsidR="00405287" w:rsidRDefault="00405287" w:rsidP="00405287">
      <w:pPr>
        <w:pStyle w:val="TOC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 xml:space="preserve">GUI Registration </w:t>
      </w:r>
      <w:r w:rsidR="00FD0D71">
        <w:rPr>
          <w:lang w:val="en-US"/>
        </w:rPr>
        <w:t>f</w:t>
      </w:r>
      <w:r w:rsidR="007C68BE">
        <w:rPr>
          <w:lang w:val="en-US"/>
        </w:rPr>
        <w:t>orm</w:t>
      </w:r>
      <w:r w:rsidR="00FD0D71">
        <w:rPr>
          <w:lang w:val="en-US"/>
        </w:rPr>
        <w:t xml:space="preserve"> screen</w:t>
      </w:r>
      <w:r>
        <w:rPr>
          <w:lang w:val="en-US"/>
        </w:rPr>
        <w:tab/>
        <w:t>x</w:t>
      </w:r>
    </w:p>
    <w:p w14:paraId="0D2AC3B3" w14:textId="08142431" w:rsidR="00405287" w:rsidRDefault="00405287" w:rsidP="00405287">
      <w:pPr>
        <w:pStyle w:val="TOC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 xml:space="preserve">GUI </w:t>
      </w:r>
      <w:r w:rsidR="00FD0D71">
        <w:rPr>
          <w:lang w:val="en-US"/>
        </w:rPr>
        <w:t>Book a flight screen</w:t>
      </w:r>
      <w:r>
        <w:rPr>
          <w:lang w:val="en-US"/>
        </w:rPr>
        <w:tab/>
        <w:t>x</w:t>
      </w:r>
    </w:p>
    <w:p w14:paraId="4316363A" w14:textId="6C51EE47" w:rsidR="00405287" w:rsidRDefault="00405287" w:rsidP="00405287">
      <w:pPr>
        <w:pStyle w:val="TOC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 xml:space="preserve">GUI </w:t>
      </w:r>
      <w:r w:rsidR="00FD0D71">
        <w:rPr>
          <w:lang w:val="en-US"/>
        </w:rPr>
        <w:t>Fill the personal details screen</w:t>
      </w:r>
      <w:r>
        <w:rPr>
          <w:lang w:val="en-US"/>
        </w:rPr>
        <w:tab/>
        <w:t>x</w:t>
      </w:r>
    </w:p>
    <w:p w14:paraId="7411D4BD" w14:textId="3B0DB2C3" w:rsidR="00405287" w:rsidRDefault="00405287" w:rsidP="00405287">
      <w:pPr>
        <w:pStyle w:val="TOC1"/>
        <w:tabs>
          <w:tab w:val="right" w:leader="dot" w:pos="8494"/>
        </w:tabs>
        <w:rPr>
          <w:lang w:val="en-US"/>
        </w:rPr>
      </w:pPr>
      <w:r>
        <w:rPr>
          <w:lang w:val="en-US"/>
        </w:rPr>
        <w:t xml:space="preserve">Figure 15 </w:t>
      </w:r>
      <w:r w:rsidR="007C68BE">
        <w:rPr>
          <w:lang w:val="en-US"/>
        </w:rPr>
        <w:t>–</w:t>
      </w:r>
      <w:r>
        <w:rPr>
          <w:lang w:val="en-US"/>
        </w:rPr>
        <w:t xml:space="preserve"> </w:t>
      </w:r>
      <w:r w:rsidR="0050635A">
        <w:rPr>
          <w:lang w:val="en-US"/>
        </w:rPr>
        <w:t>Book a flight t</w:t>
      </w:r>
      <w:r w:rsidR="007C68BE">
        <w:rPr>
          <w:lang w:val="en-US"/>
        </w:rPr>
        <w:t xml:space="preserve">est </w:t>
      </w:r>
      <w:r w:rsidR="0050635A">
        <w:rPr>
          <w:lang w:val="en-US"/>
        </w:rPr>
        <w:t>c</w:t>
      </w:r>
      <w:r w:rsidR="007C68BE">
        <w:rPr>
          <w:lang w:val="en-US"/>
        </w:rPr>
        <w:t>ase</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Heading1"/>
        <w:numPr>
          <w:ilvl w:val="0"/>
          <w:numId w:val="0"/>
        </w:numPr>
        <w:ind w:left="567" w:hanging="567"/>
        <w:rPr>
          <w:lang w:val="en-US"/>
        </w:rPr>
      </w:pPr>
      <w:bookmarkStart w:id="5" w:name="_Toc515579850"/>
      <w:bookmarkStart w:id="6" w:name="_Toc516008724"/>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Heading1"/>
        <w:numPr>
          <w:ilvl w:val="0"/>
          <w:numId w:val="0"/>
        </w:numPr>
        <w:ind w:left="567"/>
        <w:rPr>
          <w:lang w:val="en-US"/>
        </w:rPr>
      </w:pPr>
      <w:bookmarkStart w:id="7" w:name="_Toc516008725"/>
      <w:r>
        <w:rPr>
          <w:lang w:val="en-US"/>
        </w:rPr>
        <w:lastRenderedPageBreak/>
        <w:t>Abstract</w:t>
      </w:r>
      <w:bookmarkEnd w:id="7"/>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Heading1"/>
        <w:rPr>
          <w:lang w:val="en-US"/>
        </w:rPr>
        <w:sectPr w:rsidR="00B605FA" w:rsidRPr="00B605FA" w:rsidSect="00162C84">
          <w:headerReference w:type="default" r:id="rId18"/>
          <w:footerReference w:type="default" r:id="rId19"/>
          <w:headerReference w:type="first" r:id="rId20"/>
          <w:footerReference w:type="first" r:id="rId21"/>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Heading1"/>
        <w:rPr>
          <w:lang w:val="en-US"/>
        </w:rPr>
      </w:pPr>
      <w:bookmarkStart w:id="8" w:name="_Toc515579851"/>
      <w:bookmarkStart w:id="9" w:name="_Toc516008726"/>
      <w:r>
        <w:rPr>
          <w:lang w:val="en-US"/>
        </w:rPr>
        <w:lastRenderedPageBreak/>
        <w:t>Introduction</w:t>
      </w:r>
      <w:bookmarkEnd w:id="8"/>
      <w:bookmarkEnd w:id="9"/>
    </w:p>
    <w:p w14:paraId="777CBCE6" w14:textId="77777777" w:rsidR="00420E50" w:rsidRPr="00420E50" w:rsidRDefault="00420E50" w:rsidP="00420E50">
      <w:pPr>
        <w:rPr>
          <w:lang w:val="en-US"/>
        </w:rPr>
      </w:pPr>
    </w:p>
    <w:p w14:paraId="6C904837" w14:textId="1ACC4110"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Heading1"/>
        <w:rPr>
          <w:lang w:val="en-US"/>
        </w:rPr>
      </w:pPr>
      <w:bookmarkStart w:id="10" w:name="_Toc515579852"/>
      <w:bookmarkStart w:id="11" w:name="_Toc516008727"/>
      <w:r>
        <w:rPr>
          <w:lang w:val="en-US"/>
        </w:rPr>
        <w:lastRenderedPageBreak/>
        <w:t>Theory/literature survey</w:t>
      </w:r>
      <w:bookmarkEnd w:id="10"/>
      <w:bookmarkEnd w:id="11"/>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566D">
      <w:pPr>
        <w:pStyle w:val="ListParagraph"/>
        <w:numPr>
          <w:ilvl w:val="0"/>
          <w:numId w:val="6"/>
        </w:numPr>
        <w:rPr>
          <w:lang w:val="en-US"/>
        </w:rPr>
      </w:pPr>
      <w:r>
        <w:rPr>
          <w:lang w:val="en-US"/>
        </w:rPr>
        <w:t>Lectures and exercises at school</w:t>
      </w:r>
    </w:p>
    <w:p w14:paraId="11B837AD" w14:textId="4E86606A" w:rsidR="00C46B3B" w:rsidRDefault="00C46B3B" w:rsidP="00C4566D">
      <w:pPr>
        <w:pStyle w:val="ListParagraph"/>
        <w:numPr>
          <w:ilvl w:val="0"/>
          <w:numId w:val="6"/>
        </w:numPr>
        <w:rPr>
          <w:lang w:val="en-US"/>
        </w:rPr>
      </w:pPr>
      <w:r>
        <w:rPr>
          <w:lang w:val="en-US"/>
        </w:rPr>
        <w:t>Books:</w:t>
      </w:r>
    </w:p>
    <w:p w14:paraId="142DB2AE" w14:textId="28413751" w:rsidR="00C46B3B" w:rsidRDefault="00C46B3B" w:rsidP="00C4566D">
      <w:pPr>
        <w:pStyle w:val="ListParagraph"/>
        <w:numPr>
          <w:ilvl w:val="1"/>
          <w:numId w:val="6"/>
        </w:numPr>
        <w:rPr>
          <w:lang w:val="en-US"/>
        </w:rPr>
      </w:pPr>
      <w:r>
        <w:rPr>
          <w:lang w:val="en-US"/>
        </w:rPr>
        <w:t>Craig Larman – “Applying UML and patterns”</w:t>
      </w:r>
    </w:p>
    <w:p w14:paraId="68F3DAD1" w14:textId="5014A91A" w:rsidR="00C46B3B" w:rsidRDefault="00C46B3B" w:rsidP="00C4566D">
      <w:pPr>
        <w:pStyle w:val="ListParagraph"/>
        <w:numPr>
          <w:ilvl w:val="1"/>
          <w:numId w:val="6"/>
        </w:numPr>
        <w:rPr>
          <w:lang w:val="en-US"/>
        </w:rPr>
      </w:pPr>
      <w:r>
        <w:rPr>
          <w:lang w:val="en-US"/>
        </w:rPr>
        <w:t>Thomas Connolly – “Database systems”</w:t>
      </w:r>
    </w:p>
    <w:p w14:paraId="24E691CC" w14:textId="33B1D04C" w:rsidR="00C46B3B" w:rsidRDefault="00C46B3B" w:rsidP="00C4566D">
      <w:pPr>
        <w:pStyle w:val="ListParagraph"/>
        <w:numPr>
          <w:ilvl w:val="0"/>
          <w:numId w:val="6"/>
        </w:numPr>
        <w:rPr>
          <w:lang w:val="en-US"/>
        </w:rPr>
      </w:pPr>
      <w:r>
        <w:rPr>
          <w:lang w:val="en-US"/>
        </w:rPr>
        <w:t>Webpages</w:t>
      </w:r>
      <w:r w:rsidR="00107931">
        <w:rPr>
          <w:lang w:val="en-US"/>
        </w:rPr>
        <w:t>:</w:t>
      </w:r>
    </w:p>
    <w:p w14:paraId="4790B6AC" w14:textId="2E33D2C0" w:rsidR="004772F3" w:rsidRDefault="004772F3" w:rsidP="00C4566D">
      <w:pPr>
        <w:pStyle w:val="ListParagraph"/>
        <w:numPr>
          <w:ilvl w:val="1"/>
          <w:numId w:val="6"/>
        </w:numPr>
        <w:rPr>
          <w:lang w:val="en-US"/>
        </w:rPr>
      </w:pPr>
      <w:r>
        <w:rPr>
          <w:lang w:val="en-US"/>
        </w:rPr>
        <w:t>Java 8 Documentation</w:t>
      </w:r>
    </w:p>
    <w:p w14:paraId="1528ED0A" w14:textId="1E2F770E" w:rsidR="00867E14" w:rsidRDefault="008F08B1" w:rsidP="00C4566D">
      <w:pPr>
        <w:pStyle w:val="ListParagraph"/>
        <w:numPr>
          <w:ilvl w:val="1"/>
          <w:numId w:val="6"/>
        </w:numPr>
        <w:rPr>
          <w:lang w:val="en-US"/>
        </w:rPr>
      </w:pPr>
      <w:r>
        <w:rPr>
          <w:lang w:val="en-US"/>
        </w:rPr>
        <w:t>SQL</w:t>
      </w:r>
      <w:r w:rsidR="00867E14">
        <w:rPr>
          <w:lang w:val="en-US"/>
        </w:rPr>
        <w:t xml:space="preserve"> </w:t>
      </w:r>
      <w:r w:rsidR="00DB73ED">
        <w:rPr>
          <w:lang w:val="en-US"/>
        </w:rPr>
        <w:t>Part of W3schools website</w:t>
      </w:r>
    </w:p>
    <w:p w14:paraId="2CBA1261" w14:textId="7B317711" w:rsidR="00107931" w:rsidRDefault="004772F3" w:rsidP="00C4566D">
      <w:pPr>
        <w:pStyle w:val="ListParagraph"/>
        <w:numPr>
          <w:ilvl w:val="1"/>
          <w:numId w:val="6"/>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5E7209">
      <w:pPr>
        <w:ind w:firstLine="567"/>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ED3CDE">
      <w:pPr>
        <w:pStyle w:val="Heading1"/>
        <w:rPr>
          <w:lang w:val="en-US"/>
        </w:rPr>
      </w:pPr>
      <w:bookmarkStart w:id="12" w:name="_Toc515579853"/>
      <w:bookmarkStart w:id="13" w:name="_Toc516008728"/>
      <w:r>
        <w:rPr>
          <w:lang w:val="en-US"/>
        </w:rPr>
        <w:lastRenderedPageBreak/>
        <w:t>Methods</w:t>
      </w:r>
      <w:bookmarkEnd w:id="12"/>
      <w:bookmarkEnd w:id="13"/>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C4566D">
      <w:pPr>
        <w:pStyle w:val="ListParagraph"/>
        <w:numPr>
          <w:ilvl w:val="0"/>
          <w:numId w:val="7"/>
        </w:numPr>
        <w:rPr>
          <w:lang w:val="en-US"/>
        </w:rPr>
      </w:pPr>
      <w:r>
        <w:rPr>
          <w:lang w:val="en-US"/>
        </w:rPr>
        <w:t xml:space="preserve">Inception </w:t>
      </w:r>
    </w:p>
    <w:p w14:paraId="680F91F2" w14:textId="5A865F19" w:rsidR="00B73E81" w:rsidRDefault="00B73E81" w:rsidP="00C4566D">
      <w:pPr>
        <w:pStyle w:val="ListParagraph"/>
        <w:numPr>
          <w:ilvl w:val="0"/>
          <w:numId w:val="7"/>
        </w:numPr>
        <w:rPr>
          <w:lang w:val="en-US"/>
        </w:rPr>
      </w:pPr>
      <w:r>
        <w:rPr>
          <w:lang w:val="en-US"/>
        </w:rPr>
        <w:t>Elaboration</w:t>
      </w:r>
    </w:p>
    <w:p w14:paraId="6FFB35B2" w14:textId="71718D80" w:rsidR="00B73E81" w:rsidRDefault="00B73E81" w:rsidP="00C4566D">
      <w:pPr>
        <w:pStyle w:val="ListParagraph"/>
        <w:numPr>
          <w:ilvl w:val="0"/>
          <w:numId w:val="7"/>
        </w:numPr>
        <w:rPr>
          <w:lang w:val="en-US"/>
        </w:rPr>
      </w:pPr>
      <w:r>
        <w:rPr>
          <w:lang w:val="en-US"/>
        </w:rPr>
        <w:t>Construction</w:t>
      </w:r>
    </w:p>
    <w:p w14:paraId="2C4E4889" w14:textId="50B40F3F" w:rsidR="00B73E81" w:rsidRDefault="00B73E81" w:rsidP="00C4566D">
      <w:pPr>
        <w:pStyle w:val="ListParagraph"/>
        <w:numPr>
          <w:ilvl w:val="0"/>
          <w:numId w:val="7"/>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Heading2"/>
        <w:rPr>
          <w:lang w:val="en-US"/>
        </w:rPr>
      </w:pPr>
      <w:bookmarkStart w:id="14" w:name="_Toc515579854"/>
      <w:bookmarkStart w:id="15" w:name="_Toc516008729"/>
      <w:r>
        <w:rPr>
          <w:lang w:val="en-US"/>
        </w:rPr>
        <w:lastRenderedPageBreak/>
        <w:t>Analysis</w:t>
      </w:r>
      <w:bookmarkEnd w:id="14"/>
      <w:bookmarkEnd w:id="15"/>
    </w:p>
    <w:p w14:paraId="288DEE45" w14:textId="2974DBC1" w:rsidR="00946722" w:rsidRDefault="00946722" w:rsidP="00946722">
      <w:pPr>
        <w:pStyle w:val="Heading3"/>
        <w:rPr>
          <w:lang w:val="en-US"/>
        </w:rPr>
      </w:pPr>
      <w:bookmarkStart w:id="16" w:name="_Toc515579855"/>
      <w:bookmarkStart w:id="17" w:name="_Toc516008730"/>
      <w:r>
        <w:rPr>
          <w:lang w:val="en-US"/>
        </w:rPr>
        <w:t>Requirements</w:t>
      </w:r>
      <w:bookmarkEnd w:id="16"/>
      <w:bookmarkEnd w:id="17"/>
    </w:p>
    <w:p w14:paraId="67FA85BF" w14:textId="59FCE403" w:rsidR="00946722" w:rsidRDefault="00946722" w:rsidP="00946722">
      <w:pPr>
        <w:pStyle w:val="Heading4"/>
        <w:rPr>
          <w:lang w:val="en-US"/>
        </w:rPr>
      </w:pPr>
      <w:r>
        <w:rPr>
          <w:lang w:val="en-US"/>
        </w:rPr>
        <w:t>Functional requirements</w:t>
      </w:r>
    </w:p>
    <w:p w14:paraId="55C42426" w14:textId="77777777" w:rsidR="00F20A14" w:rsidRPr="00F20A14" w:rsidRDefault="00F20A14" w:rsidP="00F20A14">
      <w:pPr>
        <w:rPr>
          <w:lang w:val="en-US"/>
        </w:rPr>
      </w:pPr>
    </w:p>
    <w:p w14:paraId="10E9ED2F"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C4566D">
      <w:pPr>
        <w:pStyle w:val="ListParagraph"/>
        <w:numPr>
          <w:ilvl w:val="0"/>
          <w:numId w:val="4"/>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C4566D">
      <w:pPr>
        <w:pStyle w:val="ListParagraph"/>
        <w:numPr>
          <w:ilvl w:val="0"/>
          <w:numId w:val="4"/>
        </w:numPr>
        <w:spacing w:after="160" w:line="259" w:lineRule="auto"/>
        <w:rPr>
          <w:szCs w:val="24"/>
        </w:rPr>
      </w:pPr>
      <w:r w:rsidRPr="00851E1B">
        <w:rPr>
          <w:szCs w:val="24"/>
        </w:rPr>
        <w:t>A customer should receive the ticket via email.</w:t>
      </w:r>
    </w:p>
    <w:p w14:paraId="2B122951"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C4566D">
      <w:pPr>
        <w:pStyle w:val="ListParagraph"/>
        <w:numPr>
          <w:ilvl w:val="0"/>
          <w:numId w:val="4"/>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C4566D">
      <w:pPr>
        <w:pStyle w:val="ListParagraph"/>
        <w:numPr>
          <w:ilvl w:val="0"/>
          <w:numId w:val="4"/>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C4566D">
      <w:pPr>
        <w:pStyle w:val="ListParagraph"/>
        <w:numPr>
          <w:ilvl w:val="0"/>
          <w:numId w:val="4"/>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946722">
      <w:pPr>
        <w:pStyle w:val="Heading4"/>
        <w:rPr>
          <w:lang w:val="en-US"/>
        </w:rPr>
      </w:pPr>
      <w:r>
        <w:rPr>
          <w:lang w:val="en-US"/>
        </w:rPr>
        <w:t>Non-functional requirements</w:t>
      </w:r>
    </w:p>
    <w:p w14:paraId="3687E70A" w14:textId="77777777" w:rsidR="00F20A14" w:rsidRPr="00F20A14" w:rsidRDefault="00F20A14" w:rsidP="00F20A14">
      <w:pPr>
        <w:rPr>
          <w:lang w:val="en-US"/>
        </w:rPr>
      </w:pPr>
    </w:p>
    <w:p w14:paraId="293D26FD"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Heading3"/>
        <w:rPr>
          <w:lang w:val="en-US"/>
        </w:rPr>
      </w:pPr>
      <w:bookmarkStart w:id="18" w:name="_Toc515579856"/>
      <w:bookmarkStart w:id="19" w:name="_Toc516008731"/>
      <w:r>
        <w:rPr>
          <w:lang w:val="en-US"/>
        </w:rPr>
        <w:t xml:space="preserve">Use </w:t>
      </w:r>
      <w:r w:rsidR="00F8484A">
        <w:rPr>
          <w:lang w:val="en-US"/>
        </w:rPr>
        <w:t>C</w:t>
      </w:r>
      <w:r>
        <w:rPr>
          <w:lang w:val="en-US"/>
        </w:rPr>
        <w:t>ase diagram</w:t>
      </w:r>
      <w:bookmarkEnd w:id="18"/>
      <w:bookmarkEnd w:id="19"/>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28C86FD2" w:rsidR="009E60AC" w:rsidRPr="00B85806" w:rsidRDefault="009E60AC"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28C86FD2" w:rsidR="009E60AC" w:rsidRPr="00B85806" w:rsidRDefault="009E60AC"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C4566D">
      <w:pPr>
        <w:pStyle w:val="ListParagraph"/>
        <w:numPr>
          <w:ilvl w:val="0"/>
          <w:numId w:val="5"/>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C4566D">
      <w:pPr>
        <w:pStyle w:val="ListParagraph"/>
        <w:numPr>
          <w:ilvl w:val="0"/>
          <w:numId w:val="5"/>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C4566D">
      <w:pPr>
        <w:pStyle w:val="ListParagraph"/>
        <w:numPr>
          <w:ilvl w:val="0"/>
          <w:numId w:val="5"/>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C4566D">
      <w:pPr>
        <w:pStyle w:val="ListParagraph"/>
        <w:numPr>
          <w:ilvl w:val="0"/>
          <w:numId w:val="5"/>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C4566D">
      <w:pPr>
        <w:pStyle w:val="ListParagraph"/>
        <w:numPr>
          <w:ilvl w:val="0"/>
          <w:numId w:val="5"/>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C4566D">
      <w:pPr>
        <w:pStyle w:val="ListParagraph"/>
        <w:numPr>
          <w:ilvl w:val="0"/>
          <w:numId w:val="5"/>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C4566D">
      <w:pPr>
        <w:pStyle w:val="ListParagraph"/>
        <w:numPr>
          <w:ilvl w:val="0"/>
          <w:numId w:val="5"/>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4193A7E0" w:rsidR="00946722" w:rsidRDefault="00946722" w:rsidP="00946722">
      <w:pPr>
        <w:pStyle w:val="Heading3"/>
        <w:rPr>
          <w:lang w:val="en-US"/>
        </w:rPr>
      </w:pPr>
      <w:bookmarkStart w:id="20" w:name="_Toc515579857"/>
      <w:bookmarkStart w:id="21" w:name="_Toc516008732"/>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3025E824" w:rsidR="00685302" w:rsidRDefault="00685302" w:rsidP="00685302">
      <w:pPr>
        <w:pStyle w:val="Caption"/>
        <w:jc w:val="right"/>
      </w:pPr>
      <w:r>
        <w:t xml:space="preserve">Figure </w:t>
      </w:r>
      <w:r>
        <w:fldChar w:fldCharType="begin"/>
      </w:r>
      <w:r>
        <w:instrText xml:space="preserve"> SEQ Figure \* ARABIC </w:instrText>
      </w:r>
      <w:r>
        <w:fldChar w:fldCharType="separate"/>
      </w:r>
      <w:r w:rsidR="005F1580">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Heading3"/>
        <w:rPr>
          <w:lang w:val="en-US"/>
        </w:rPr>
      </w:pPr>
      <w:bookmarkStart w:id="22" w:name="_Toc515579858"/>
      <w:bookmarkStart w:id="23" w:name="_Toc516008733"/>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4DEC4B2F" w:rsidR="009E60AC" w:rsidRPr="004E0E77" w:rsidRDefault="009E60AC"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4DEC4B2F" w:rsidR="009E60AC" w:rsidRPr="004E0E77" w:rsidRDefault="009E60AC"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2"/>
      <w:bookmarkEnd w:id="23"/>
    </w:p>
    <w:p w14:paraId="5FD0CF58" w14:textId="77777777" w:rsidR="00FB57F6" w:rsidRDefault="00FB57F6" w:rsidP="009C4C74">
      <w:pPr>
        <w:ind w:firstLine="567"/>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C4566D">
      <w:pPr>
        <w:pStyle w:val="ListParagraph"/>
        <w:numPr>
          <w:ilvl w:val="0"/>
          <w:numId w:val="11"/>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C4566D">
      <w:pPr>
        <w:pStyle w:val="ListParagraph"/>
        <w:numPr>
          <w:ilvl w:val="0"/>
          <w:numId w:val="11"/>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C4566D">
      <w:pPr>
        <w:pStyle w:val="ListParagraph"/>
        <w:numPr>
          <w:ilvl w:val="1"/>
          <w:numId w:val="11"/>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C4566D">
      <w:pPr>
        <w:pStyle w:val="ListParagraph"/>
        <w:numPr>
          <w:ilvl w:val="1"/>
          <w:numId w:val="11"/>
        </w:numPr>
        <w:rPr>
          <w:lang w:val="en-US"/>
        </w:rPr>
      </w:pPr>
      <w:r w:rsidRPr="009417C8">
        <w:rPr>
          <w:lang w:val="en-US"/>
        </w:rPr>
        <w:t>If the system can find a flight with given details, it is displayed for the customer.</w:t>
      </w:r>
    </w:p>
    <w:p w14:paraId="6E0CE034" w14:textId="534A09BB" w:rsidR="00747852" w:rsidRPr="009417C8" w:rsidRDefault="00747852" w:rsidP="00C4566D">
      <w:pPr>
        <w:pStyle w:val="ListParagraph"/>
        <w:numPr>
          <w:ilvl w:val="0"/>
          <w:numId w:val="11"/>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C4566D">
      <w:pPr>
        <w:pStyle w:val="ListParagraph"/>
        <w:numPr>
          <w:ilvl w:val="1"/>
          <w:numId w:val="11"/>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C4566D">
      <w:pPr>
        <w:pStyle w:val="ListParagraph"/>
        <w:numPr>
          <w:ilvl w:val="1"/>
          <w:numId w:val="11"/>
        </w:numPr>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946722">
      <w:pPr>
        <w:pStyle w:val="Heading3"/>
        <w:rPr>
          <w:lang w:val="en-US"/>
        </w:rPr>
      </w:pPr>
      <w:bookmarkStart w:id="24" w:name="_Toc515579859"/>
      <w:bookmarkStart w:id="25" w:name="_Toc516008734"/>
      <w:r>
        <w:rPr>
          <w:lang w:val="en-US"/>
        </w:rPr>
        <w:t>Analysis class diagram</w:t>
      </w:r>
      <w:bookmarkEnd w:id="24"/>
      <w:bookmarkEnd w:id="25"/>
    </w:p>
    <w:p w14:paraId="3513F828" w14:textId="5A23DD56" w:rsidR="00067151" w:rsidRDefault="00067151" w:rsidP="00067151">
      <w:pPr>
        <w:ind w:left="567"/>
        <w:rPr>
          <w:lang w:val="en-US"/>
        </w:rPr>
      </w:pPr>
    </w:p>
    <w:p w14:paraId="2CEF1F09" w14:textId="0710A79E" w:rsidR="00067151" w:rsidRDefault="00067151" w:rsidP="00067151">
      <w:pPr>
        <w:ind w:firstLine="567"/>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067151">
      <w:pPr>
        <w:ind w:firstLine="567"/>
        <w:rPr>
          <w:lang w:val="en-US"/>
        </w:rPr>
      </w:pPr>
    </w:p>
    <w:p w14:paraId="222E38C8" w14:textId="73807A9B" w:rsidR="00A35C9F" w:rsidRDefault="00F35A5E" w:rsidP="00067151">
      <w:pPr>
        <w:ind w:firstLine="567"/>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63F7FD62" w:rsidR="00F35A5E" w:rsidRPr="00067151" w:rsidRDefault="00F35A5E" w:rsidP="00067151">
      <w:pPr>
        <w:ind w:firstLine="567"/>
        <w:rPr>
          <w:lang w:val="en-US"/>
        </w:rPr>
      </w:pPr>
      <w:r>
        <w:rPr>
          <w:lang w:val="en-US"/>
        </w:rPr>
        <w:t>The most important class that connects all the others is Flight. It stores instances of airport, airplane, crew and passenger list.</w:t>
      </w:r>
    </w:p>
    <w:p w14:paraId="4B13FC1F" w14:textId="64D8939C" w:rsidR="00946722" w:rsidRDefault="00946722" w:rsidP="00946722">
      <w:pPr>
        <w:pStyle w:val="Heading2"/>
        <w:rPr>
          <w:lang w:val="en-US"/>
        </w:rPr>
      </w:pPr>
      <w:bookmarkStart w:id="26" w:name="_Toc515579860"/>
      <w:bookmarkStart w:id="27" w:name="_Toc516008735"/>
      <w:r>
        <w:rPr>
          <w:lang w:val="en-US"/>
        </w:rPr>
        <w:lastRenderedPageBreak/>
        <w:t>Design</w:t>
      </w:r>
      <w:bookmarkEnd w:id="26"/>
      <w:bookmarkEnd w:id="27"/>
    </w:p>
    <w:p w14:paraId="56DF234C" w14:textId="77777777" w:rsidR="008E74E0" w:rsidRDefault="00946722" w:rsidP="008E74E0">
      <w:pPr>
        <w:pStyle w:val="Heading3"/>
        <w:rPr>
          <w:lang w:val="en-US"/>
        </w:rPr>
      </w:pPr>
      <w:bookmarkStart w:id="28" w:name="_Toc515579861"/>
      <w:bookmarkStart w:id="29" w:name="_Toc516008736"/>
      <w:r>
        <w:rPr>
          <w:lang w:val="en-US"/>
        </w:rPr>
        <w:t>Design class diagram</w:t>
      </w:r>
      <w:bookmarkEnd w:id="28"/>
      <w:bookmarkEnd w:id="29"/>
    </w:p>
    <w:p w14:paraId="1AD5B385" w14:textId="7B24E953" w:rsidR="008E74E0" w:rsidRDefault="008E74E0" w:rsidP="008E74E0">
      <w:pPr>
        <w:pStyle w:val="Heading3"/>
      </w:pPr>
      <w:bookmarkStart w:id="30" w:name="_Toc516008737"/>
      <w:bookmarkStart w:id="31" w:name="_Toc515579862"/>
      <w:r w:rsidRPr="008E74E0">
        <w:t>TCP connection diagram</w:t>
      </w:r>
      <w:bookmarkEnd w:id="30"/>
    </w:p>
    <w:p w14:paraId="52181EDF" w14:textId="77777777" w:rsidR="00C22F14" w:rsidRPr="00C22F14" w:rsidRDefault="00C22F14" w:rsidP="00C22F14"/>
    <w:p w14:paraId="2AC8CC48" w14:textId="1C20E2DA" w:rsidR="00065290" w:rsidRDefault="00065290" w:rsidP="00065290">
      <w:pPr>
        <w:ind w:firstLine="567"/>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065290">
      <w:pPr>
        <w:ind w:firstLine="567"/>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065290">
      <w:pPr>
        <w:ind w:firstLine="567"/>
      </w:pPr>
      <w:r>
        <w:t>If there is sent any other request than the required one, the connection is closed.</w:t>
      </w:r>
    </w:p>
    <w:p w14:paraId="566362E4" w14:textId="443C6C0E" w:rsidR="00065290" w:rsidRPr="00065290" w:rsidRDefault="00F73C2E" w:rsidP="00065290">
      <w:r>
        <w:rPr>
          <w:noProof/>
        </w:rPr>
        <mc:AlternateContent>
          <mc:Choice Requires="wps">
            <w:drawing>
              <wp:anchor distT="0" distB="0" distL="114300" distR="114300" simplePos="0" relativeHeight="251669504" behindDoc="0" locked="0" layoutInCell="1" allowOverlap="1" wp14:anchorId="17C48A5C" wp14:editId="2EC9B5A9">
                <wp:simplePos x="0" y="0"/>
                <wp:positionH relativeFrom="column">
                  <wp:posOffset>-703580</wp:posOffset>
                </wp:positionH>
                <wp:positionV relativeFrom="paragraph">
                  <wp:posOffset>3292475</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65221301" w:rsidR="009E60AC" w:rsidRPr="00E339D7" w:rsidRDefault="009E60AC" w:rsidP="00C22F14">
                            <w:pPr>
                              <w:pStyle w:val="Caption"/>
                              <w:jc w:val="right"/>
                              <w:rPr>
                                <w:noProof/>
                                <w:szCs w:val="20"/>
                              </w:rPr>
                            </w:pPr>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margin-left:-55.4pt;margin-top:259.2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" stroked="f">
                <v:textbox style="mso-fit-shape-to-text:t" inset="0,0,0,0">
                  <w:txbxContent>
                    <w:p w14:paraId="050FF853" w14:textId="65221301" w:rsidR="009E60AC" w:rsidRPr="00E339D7" w:rsidRDefault="009E60AC" w:rsidP="00C22F14">
                      <w:pPr>
                        <w:pStyle w:val="Caption"/>
                        <w:jc w:val="right"/>
                        <w:rPr>
                          <w:noProof/>
                          <w:szCs w:val="20"/>
                        </w:rPr>
                      </w:pPr>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14B7A712">
            <wp:simplePos x="0" y="0"/>
            <wp:positionH relativeFrom="margin">
              <wp:posOffset>-655955</wp:posOffset>
            </wp:positionH>
            <wp:positionV relativeFrom="paragraph">
              <wp:posOffset>32067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44066F">
      <w:pPr>
        <w:pStyle w:val="Heading3"/>
        <w:numPr>
          <w:ilvl w:val="0"/>
          <w:numId w:val="0"/>
        </w:numPr>
        <w:ind w:left="567"/>
        <w:rPr>
          <w:lang w:val="en-US"/>
        </w:rPr>
      </w:pPr>
    </w:p>
    <w:p w14:paraId="192D3DE2" w14:textId="77777777" w:rsidR="0044066F" w:rsidRPr="0044066F" w:rsidRDefault="0044066F" w:rsidP="0044066F">
      <w:pPr>
        <w:rPr>
          <w:lang w:val="en-US"/>
        </w:rPr>
      </w:pPr>
    </w:p>
    <w:p w14:paraId="416FF134" w14:textId="4B3A3289" w:rsidR="00946722" w:rsidRDefault="00946722" w:rsidP="00946722">
      <w:pPr>
        <w:pStyle w:val="Heading3"/>
        <w:rPr>
          <w:lang w:val="en-US"/>
        </w:rPr>
      </w:pPr>
      <w:bookmarkStart w:id="32" w:name="_Toc516008738"/>
      <w:r>
        <w:rPr>
          <w:lang w:val="en-US"/>
        </w:rPr>
        <w:lastRenderedPageBreak/>
        <w:t>Sequence diagram</w:t>
      </w:r>
      <w:bookmarkEnd w:id="31"/>
      <w:bookmarkEnd w:id="32"/>
    </w:p>
    <w:p w14:paraId="422E86FF" w14:textId="77777777" w:rsidR="004F1E37" w:rsidRDefault="004F1E37" w:rsidP="004F1E37">
      <w:pPr>
        <w:rPr>
          <w:lang w:val="en-US"/>
        </w:rPr>
      </w:pPr>
    </w:p>
    <w:p w14:paraId="1F9494EC" w14:textId="03F1CB50" w:rsidR="004F1E37" w:rsidRDefault="004F1E37" w:rsidP="004F1E37">
      <w:pPr>
        <w:ind w:firstLine="567"/>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4F1E37">
      <w:pPr>
        <w:ind w:firstLine="567"/>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4F1E37">
      <w:pPr>
        <w:ind w:firstLine="567"/>
        <w:rPr>
          <w:lang w:val="en-US"/>
        </w:rPr>
      </w:pPr>
      <w:r>
        <w:rPr>
          <w:noProof/>
          <w:lang w:val="en-US"/>
        </w:rPr>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4DF6FF44" w:rsidR="009E60AC" w:rsidRPr="00C8703B" w:rsidRDefault="009E60AC" w:rsidP="001654F2">
                            <w:pPr>
                              <w:pStyle w:val="Caption"/>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4DF6FF44" w:rsidR="009E60AC" w:rsidRPr="00C8703B" w:rsidRDefault="009E60AC" w:rsidP="001654F2">
                      <w:pPr>
                        <w:pStyle w:val="Caption"/>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6DBAE368" w:rsidR="00946722" w:rsidRDefault="00946722" w:rsidP="00A84134">
      <w:pPr>
        <w:pStyle w:val="Heading4"/>
        <w:rPr>
          <w:lang w:val="en-US"/>
        </w:rPr>
      </w:pPr>
      <w:bookmarkStart w:id="33" w:name="_Toc515579863"/>
      <w:bookmarkStart w:id="34" w:name="_Toc516008739"/>
      <w:bookmarkStart w:id="35" w:name="_GoBack"/>
      <w:bookmarkEnd w:id="35"/>
      <w:r>
        <w:rPr>
          <w:lang w:val="en-US"/>
        </w:rPr>
        <w:lastRenderedPageBreak/>
        <w:t>GUI design</w:t>
      </w:r>
      <w:bookmarkEnd w:id="33"/>
      <w:bookmarkEnd w:id="34"/>
    </w:p>
    <w:p w14:paraId="35B2EC17" w14:textId="2C1809FF" w:rsidR="005157FD" w:rsidRDefault="005157FD" w:rsidP="005157FD">
      <w:pPr>
        <w:rPr>
          <w:lang w:val="en-US"/>
        </w:rPr>
      </w:pPr>
    </w:p>
    <w:p w14:paraId="58031252" w14:textId="44A5D5AC" w:rsidR="008A229A" w:rsidRDefault="008A229A" w:rsidP="008A229A">
      <w:pPr>
        <w:ind w:firstLine="567"/>
        <w:rPr>
          <w:lang w:val="en-US"/>
        </w:rPr>
      </w:pPr>
      <w:r>
        <w:rPr>
          <w:lang w:val="en-US"/>
        </w:rPr>
        <w:t>After launching the application always at first there appears the log in screen with an option to either log in, register (</w:t>
      </w:r>
      <w:proofErr w:type="gramStart"/>
      <w:r>
        <w:rPr>
          <w:lang w:val="en-US"/>
        </w:rPr>
        <w:t>in order to</w:t>
      </w:r>
      <w:proofErr w:type="gramEnd"/>
      <w:r>
        <w:rPr>
          <w:lang w:val="en-US"/>
        </w:rPr>
        <w:t xml:space="preserve"> become a club member) or skip in order to find or/and book a flight without an account.</w:t>
      </w:r>
    </w:p>
    <w:p w14:paraId="12611EBD" w14:textId="7D7B03F3" w:rsidR="00C734A5" w:rsidRDefault="00C734A5" w:rsidP="008A229A">
      <w:pPr>
        <w:ind w:firstLine="567"/>
        <w:rPr>
          <w:lang w:val="en-US"/>
        </w:rPr>
      </w:pPr>
    </w:p>
    <w:p w14:paraId="555375FB" w14:textId="77777777" w:rsidR="005F1580" w:rsidRDefault="00AB2033" w:rsidP="005F1580">
      <w:pPr>
        <w:keepNext/>
        <w:ind w:firstLine="567"/>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5FEAED99" w:rsidR="00C734A5" w:rsidRDefault="005F1580" w:rsidP="005F1580">
      <w:pPr>
        <w:pStyle w:val="Caption"/>
        <w:jc w:val="right"/>
        <w:rPr>
          <w:lang w:val="en-US"/>
        </w:rPr>
      </w:pPr>
      <w:r>
        <w:t xml:space="preserve">Figure </w:t>
      </w:r>
      <w:r>
        <w:fldChar w:fldCharType="begin"/>
      </w:r>
      <w:r>
        <w:instrText xml:space="preserve"> SEQ Figure \* ARABIC </w:instrText>
      </w:r>
      <w:r>
        <w:fldChar w:fldCharType="separate"/>
      </w:r>
      <w:r>
        <w:rPr>
          <w:noProof/>
        </w:rPr>
        <w:t>6</w:t>
      </w:r>
      <w:r>
        <w:fldChar w:fldCharType="end"/>
      </w:r>
      <w:r>
        <w:t xml:space="preserve"> - Log in screen</w:t>
      </w:r>
    </w:p>
    <w:p w14:paraId="7CFB71E2" w14:textId="633A56AD" w:rsidR="00C734A5" w:rsidRDefault="00C734A5" w:rsidP="008A229A">
      <w:pPr>
        <w:ind w:firstLine="567"/>
        <w:rPr>
          <w:lang w:val="en-US"/>
        </w:rPr>
      </w:pPr>
    </w:p>
    <w:p w14:paraId="314434BC" w14:textId="608F8558" w:rsidR="005157FD" w:rsidRDefault="008A229A" w:rsidP="008A229A">
      <w:pPr>
        <w:ind w:firstLine="567"/>
        <w:rPr>
          <w:lang w:val="en-US"/>
        </w:rPr>
      </w:pPr>
      <w:r>
        <w:rPr>
          <w:lang w:val="en-US"/>
        </w:rPr>
        <w:t xml:space="preserve"> </w:t>
      </w:r>
      <w:r w:rsidR="00C734A5">
        <w:rPr>
          <w:lang w:val="en-US"/>
        </w:rPr>
        <w:t>After logging in the user sees administrator, head administrator or club member view. The difference between head administrator and administrator perspective is that the first one has access to cancelling the flights and deleting all the other elements from the system.</w:t>
      </w:r>
    </w:p>
    <w:p w14:paraId="0FC5771F" w14:textId="41B31B1E" w:rsidR="00C734A5" w:rsidRDefault="00C734A5" w:rsidP="008A229A">
      <w:pPr>
        <w:ind w:firstLine="567"/>
        <w:rPr>
          <w:lang w:val="en-US"/>
        </w:rPr>
      </w:pPr>
    </w:p>
    <w:p w14:paraId="0E2DF7D1" w14:textId="77777777" w:rsidR="005F1580" w:rsidRDefault="00AB2033" w:rsidP="005F1580">
      <w:pPr>
        <w:keepNext/>
        <w:ind w:firstLine="567"/>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64F93F6C" w:rsidR="005F1580" w:rsidRDefault="005F1580" w:rsidP="005F1580">
      <w:pPr>
        <w:pStyle w:val="Caption"/>
        <w:jc w:val="right"/>
      </w:pPr>
      <w:r>
        <w:t xml:space="preserve">Figure </w:t>
      </w:r>
      <w:r>
        <w:fldChar w:fldCharType="begin"/>
      </w:r>
      <w:r>
        <w:instrText xml:space="preserve"> SEQ Figure \* ARABIC </w:instrText>
      </w:r>
      <w:r>
        <w:fldChar w:fldCharType="separate"/>
      </w:r>
      <w:r>
        <w:rPr>
          <w:noProof/>
        </w:rPr>
        <w:t>7</w:t>
      </w:r>
      <w:r>
        <w:fldChar w:fldCharType="end"/>
      </w:r>
      <w:r>
        <w:t xml:space="preserve"> - Head administrator screen</w:t>
      </w:r>
    </w:p>
    <w:p w14:paraId="5E5D5E67" w14:textId="77777777" w:rsidR="005F1580" w:rsidRDefault="005F1580" w:rsidP="005F1580">
      <w:pPr>
        <w:keepNext/>
        <w:ind w:firstLine="567"/>
      </w:pPr>
      <w:r>
        <w:rPr>
          <w:noProof/>
          <w:lang w:val="en-US"/>
        </w:rPr>
        <w:drawing>
          <wp:inline distT="0" distB="0" distL="0" distR="0" wp14:anchorId="3BEF37C2" wp14:editId="633AD8ED">
            <wp:extent cx="5029200" cy="3033395"/>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3033395"/>
                    </a:xfrm>
                    <a:prstGeom prst="rect">
                      <a:avLst/>
                    </a:prstGeom>
                    <a:noFill/>
                    <a:ln>
                      <a:noFill/>
                    </a:ln>
                  </pic:spPr>
                </pic:pic>
              </a:graphicData>
            </a:graphic>
          </wp:inline>
        </w:drawing>
      </w:r>
    </w:p>
    <w:p w14:paraId="0CE4245C" w14:textId="40F76D1E" w:rsidR="00C734A5" w:rsidRDefault="005F1580" w:rsidP="005F1580">
      <w:pPr>
        <w:pStyle w:val="Caption"/>
        <w:jc w:val="right"/>
        <w:rPr>
          <w:lang w:val="en-US"/>
        </w:rPr>
      </w:pPr>
      <w:r>
        <w:t xml:space="preserve">Figure </w:t>
      </w:r>
      <w:r>
        <w:fldChar w:fldCharType="begin"/>
      </w:r>
      <w:r>
        <w:instrText xml:space="preserve"> SEQ Figure \* ARABIC </w:instrText>
      </w:r>
      <w:r>
        <w:fldChar w:fldCharType="separate"/>
      </w:r>
      <w:r>
        <w:rPr>
          <w:noProof/>
        </w:rPr>
        <w:t>8</w:t>
      </w:r>
      <w:r>
        <w:fldChar w:fldCharType="end"/>
      </w:r>
      <w:r>
        <w:t xml:space="preserve"> - Manage airports screen</w:t>
      </w:r>
    </w:p>
    <w:p w14:paraId="137697B1" w14:textId="38BD7A96" w:rsidR="00AB2033" w:rsidRDefault="00AB2033" w:rsidP="008A229A">
      <w:pPr>
        <w:ind w:firstLine="567"/>
        <w:rPr>
          <w:lang w:val="en-US"/>
        </w:rPr>
      </w:pPr>
    </w:p>
    <w:p w14:paraId="40EC0D17" w14:textId="77777777" w:rsidR="005F1580" w:rsidRDefault="00AB2033" w:rsidP="005F1580">
      <w:pPr>
        <w:keepNext/>
        <w:ind w:firstLine="567"/>
      </w:pPr>
      <w:r>
        <w:rPr>
          <w:noProof/>
          <w:lang w:val="en-US"/>
        </w:rPr>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3703A779" w:rsidR="005F1580" w:rsidRDefault="005F1580" w:rsidP="005F1580">
      <w:pPr>
        <w:pStyle w:val="Caption"/>
        <w:jc w:val="right"/>
      </w:pPr>
      <w:r>
        <w:t xml:space="preserve">Figure </w:t>
      </w:r>
      <w:r>
        <w:fldChar w:fldCharType="begin"/>
      </w:r>
      <w:r>
        <w:instrText xml:space="preserve"> SEQ Figure \* ARABIC </w:instrText>
      </w:r>
      <w:r>
        <w:fldChar w:fldCharType="separate"/>
      </w:r>
      <w:r>
        <w:rPr>
          <w:noProof/>
        </w:rPr>
        <w:t>9</w:t>
      </w:r>
      <w:r>
        <w:fldChar w:fldCharType="end"/>
      </w:r>
      <w:r>
        <w:t xml:space="preserve"> - Manage airports screen (after choosing a</w:t>
      </w:r>
      <w:r w:rsidR="0050635A">
        <w:t>n airport)</w:t>
      </w:r>
    </w:p>
    <w:p w14:paraId="717E1238" w14:textId="42C5FF9D" w:rsidR="00C734A5" w:rsidRDefault="00AB2033" w:rsidP="008A229A">
      <w:pPr>
        <w:ind w:firstLine="567"/>
        <w:rPr>
          <w:lang w:val="en-US"/>
        </w:rPr>
      </w:pPr>
      <w:r>
        <w:rPr>
          <w:lang w:val="en-US"/>
        </w:rPr>
        <w:t>When the user decides to register, they receive a form to fill which will add them to the system after clicking the button.</w:t>
      </w:r>
    </w:p>
    <w:p w14:paraId="2388C5BE" w14:textId="77777777" w:rsidR="005F1580" w:rsidRDefault="00AB2033" w:rsidP="005F1580">
      <w:pPr>
        <w:keepNext/>
        <w:ind w:firstLine="567"/>
      </w:pPr>
      <w:r>
        <w:rPr>
          <w:noProof/>
          <w:lang w:val="en-US"/>
        </w:rPr>
        <w:drawing>
          <wp:inline distT="0" distB="0" distL="0" distR="0" wp14:anchorId="59343EE5" wp14:editId="459EAD9B">
            <wp:extent cx="3343275" cy="3441956"/>
            <wp:effectExtent l="0" t="0" r="0"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t="1255" b="1723"/>
                    <a:stretch/>
                  </pic:blipFill>
                  <pic:spPr bwMode="auto">
                    <a:xfrm>
                      <a:off x="0" y="0"/>
                      <a:ext cx="3353334" cy="3452312"/>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6BE5C9D7" w:rsidR="00AB2033" w:rsidRDefault="005F1580" w:rsidP="005F1580">
      <w:pPr>
        <w:pStyle w:val="Caption"/>
        <w:jc w:val="center"/>
        <w:rPr>
          <w:lang w:val="en-US"/>
        </w:rPr>
      </w:pPr>
      <w:r>
        <w:t xml:space="preserve">Figure </w:t>
      </w:r>
      <w:r>
        <w:fldChar w:fldCharType="begin"/>
      </w:r>
      <w:r>
        <w:instrText xml:space="preserve"> SEQ Figure \* ARABIC </w:instrText>
      </w:r>
      <w:r>
        <w:fldChar w:fldCharType="separate"/>
      </w:r>
      <w:r>
        <w:rPr>
          <w:noProof/>
        </w:rPr>
        <w:t>10</w:t>
      </w:r>
      <w:r>
        <w:fldChar w:fldCharType="end"/>
      </w:r>
      <w:r>
        <w:t xml:space="preserve"> - Registration form screen</w:t>
      </w:r>
    </w:p>
    <w:p w14:paraId="15E31638" w14:textId="77777777" w:rsidR="005F1580" w:rsidRDefault="005F1580" w:rsidP="005F1580">
      <w:pPr>
        <w:keepNext/>
        <w:ind w:firstLine="567"/>
      </w:pPr>
      <w:r w:rsidRPr="005F1580">
        <w:rPr>
          <w:lang w:val="en-US"/>
        </w:rPr>
        <w:lastRenderedPageBreak/>
        <w:t xml:space="preserve">To book a flight the customer, whether it is a registered club member or not, </w:t>
      </w:r>
      <w:proofErr w:type="gramStart"/>
      <w:r w:rsidRPr="005F1580">
        <w:rPr>
          <w:lang w:val="en-US"/>
        </w:rPr>
        <w:t>has to</w:t>
      </w:r>
      <w:proofErr w:type="gramEnd"/>
      <w:r w:rsidRPr="005F1580">
        <w:rPr>
          <w:lang w:val="en-US"/>
        </w:rPr>
        <w:t xml:space="preserve"> specify the departure and arrival places and dates. When they choose a specific flight in the system, there is a possibility to book it. The difference between registered and unregistered person is that the first one </w:t>
      </w:r>
      <w:proofErr w:type="gramStart"/>
      <w:r w:rsidRPr="005F1580">
        <w:rPr>
          <w:lang w:val="en-US"/>
        </w:rPr>
        <w:t>have</w:t>
      </w:r>
      <w:proofErr w:type="gramEnd"/>
      <w:r w:rsidRPr="005F1580">
        <w:rPr>
          <w:lang w:val="en-US"/>
        </w:rPr>
        <w:t xml:space="preserve"> discounts on flights and does not have to enter the personal data every time owing to the fact it is stored in the system.</w:t>
      </w:r>
      <w:bookmarkStart w:id="36" w:name="_Toc515579864"/>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7689E40B" w:rsidR="005F1580" w:rsidRDefault="005F1580" w:rsidP="005F1580">
      <w:pPr>
        <w:pStyle w:val="Caption"/>
        <w:jc w:val="right"/>
      </w:pPr>
      <w:r>
        <w:t xml:space="preserve">Figure </w:t>
      </w:r>
      <w:r>
        <w:fldChar w:fldCharType="begin"/>
      </w:r>
      <w:r>
        <w:instrText xml:space="preserve"> SEQ Figure \* ARABIC </w:instrText>
      </w:r>
      <w:r>
        <w:fldChar w:fldCharType="separate"/>
      </w:r>
      <w:r>
        <w:rPr>
          <w:noProof/>
        </w:rPr>
        <w:t>11</w:t>
      </w:r>
      <w:r>
        <w:fldChar w:fldCharType="end"/>
      </w:r>
      <w:r>
        <w:t xml:space="preserve"> - Book a flight screen</w:t>
      </w:r>
    </w:p>
    <w:p w14:paraId="2470AF8E" w14:textId="43C92025" w:rsidR="00AB2033" w:rsidRDefault="00AB2033" w:rsidP="005F1580">
      <w:pPr>
        <w:ind w:firstLine="567"/>
        <w:rPr>
          <w:b/>
          <w:lang w:val="en-US"/>
        </w:rPr>
      </w:pPr>
      <w:r>
        <w:rPr>
          <w:b/>
          <w:lang w:val="en-US"/>
        </w:rPr>
        <w:t xml:space="preserve"> </w:t>
      </w:r>
    </w:p>
    <w:p w14:paraId="05E048AB" w14:textId="77777777" w:rsidR="005F1580" w:rsidRDefault="005F1580" w:rsidP="005F1580">
      <w:pPr>
        <w:keepNext/>
        <w:ind w:firstLine="567"/>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B047F6C" w:rsidR="005F1580" w:rsidRPr="00AB2033" w:rsidRDefault="005F1580" w:rsidP="005F1580">
      <w:pPr>
        <w:pStyle w:val="Caption"/>
        <w:jc w:val="right"/>
        <w:rPr>
          <w:b/>
          <w:sz w:val="22"/>
          <w:lang w:val="en-US"/>
        </w:rPr>
      </w:pPr>
      <w:r>
        <w:t xml:space="preserve">Figure </w:t>
      </w:r>
      <w:r>
        <w:fldChar w:fldCharType="begin"/>
      </w:r>
      <w:r>
        <w:instrText xml:space="preserve"> SEQ Figure \* ARABIC </w:instrText>
      </w:r>
      <w:r>
        <w:fldChar w:fldCharType="separate"/>
      </w:r>
      <w:r>
        <w:rPr>
          <w:noProof/>
        </w:rPr>
        <w:t>12</w:t>
      </w:r>
      <w:r>
        <w:fldChar w:fldCharType="end"/>
      </w:r>
      <w:r>
        <w:t xml:space="preserve"> - Enter the personal details screen</w:t>
      </w:r>
    </w:p>
    <w:p w14:paraId="5647AAD0" w14:textId="55EF09CE" w:rsidR="00946722" w:rsidRDefault="00946722" w:rsidP="00946722">
      <w:pPr>
        <w:pStyle w:val="Heading2"/>
        <w:rPr>
          <w:lang w:val="en-US"/>
        </w:rPr>
      </w:pPr>
      <w:bookmarkStart w:id="37" w:name="_Toc516008740"/>
      <w:r>
        <w:rPr>
          <w:lang w:val="en-US"/>
        </w:rPr>
        <w:lastRenderedPageBreak/>
        <w:t>Implementation</w:t>
      </w:r>
      <w:bookmarkEnd w:id="36"/>
      <w:bookmarkEnd w:id="37"/>
    </w:p>
    <w:p w14:paraId="1670CD19" w14:textId="24BBEB94" w:rsidR="00946722" w:rsidRDefault="00946722" w:rsidP="00946722">
      <w:pPr>
        <w:pStyle w:val="Heading2"/>
        <w:rPr>
          <w:lang w:val="en-US"/>
        </w:rPr>
      </w:pPr>
      <w:bookmarkStart w:id="38" w:name="_Toc515579865"/>
      <w:bookmarkStart w:id="39" w:name="_Toc516008741"/>
      <w:r>
        <w:rPr>
          <w:lang w:val="en-US"/>
        </w:rPr>
        <w:t>Testing</w:t>
      </w:r>
      <w:bookmarkEnd w:id="38"/>
      <w:bookmarkEnd w:id="39"/>
    </w:p>
    <w:p w14:paraId="00790244" w14:textId="2F8A7E30" w:rsidR="00946722" w:rsidRDefault="00946722" w:rsidP="00946722">
      <w:pPr>
        <w:pStyle w:val="Heading3"/>
        <w:rPr>
          <w:lang w:val="en-US"/>
        </w:rPr>
      </w:pPr>
      <w:bookmarkStart w:id="40" w:name="_Toc515579866"/>
      <w:bookmarkStart w:id="41" w:name="_Toc516008742"/>
      <w:r>
        <w:rPr>
          <w:lang w:val="en-US"/>
        </w:rPr>
        <w:t>Test cases</w:t>
      </w:r>
      <w:bookmarkEnd w:id="40"/>
      <w:bookmarkEnd w:id="41"/>
    </w:p>
    <w:p w14:paraId="6200AFB1" w14:textId="77777777" w:rsidR="00BE6F49" w:rsidRPr="00BE6F49" w:rsidRDefault="00BE6F49" w:rsidP="00BE6F49">
      <w:pPr>
        <w:rPr>
          <w:lang w:val="en-US"/>
        </w:rPr>
      </w:pPr>
    </w:p>
    <w:p w14:paraId="54B7390B" w14:textId="7A76697F"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E57C11">
      <w:pPr>
        <w:keepNext/>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1A87D895" w:rsidR="006176BD" w:rsidRPr="00190062" w:rsidRDefault="000E1A91" w:rsidP="000E1A91">
      <w:pPr>
        <w:pStyle w:val="Caption"/>
        <w:jc w:val="right"/>
        <w:rPr>
          <w:lang w:val="en-US"/>
        </w:rPr>
      </w:pPr>
      <w:r>
        <w:t xml:space="preserve">Figure </w:t>
      </w:r>
      <w:r>
        <w:fldChar w:fldCharType="begin"/>
      </w:r>
      <w:r>
        <w:instrText xml:space="preserve"> SEQ Figure \* ARABIC </w:instrText>
      </w:r>
      <w:r>
        <w:fldChar w:fldCharType="separate"/>
      </w:r>
      <w:r w:rsidR="005F1580">
        <w:rPr>
          <w:noProof/>
        </w:rPr>
        <w:t>13</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12C1864C" w14:textId="77777777" w:rsidR="00946722" w:rsidRDefault="00946722" w:rsidP="00946722">
      <w:pPr>
        <w:rPr>
          <w:lang w:val="en-US"/>
        </w:rPr>
      </w:pPr>
    </w:p>
    <w:p w14:paraId="2549DC77" w14:textId="77777777" w:rsidR="00946722" w:rsidRDefault="00946722" w:rsidP="00946722">
      <w:pPr>
        <w:rPr>
          <w:lang w:val="en-US"/>
        </w:rPr>
      </w:pPr>
    </w:p>
    <w:p w14:paraId="7F98582E" w14:textId="3D038F9F" w:rsidR="00ED3CDE" w:rsidRDefault="00DE49FE" w:rsidP="00ED3CDE">
      <w:pPr>
        <w:pStyle w:val="Heading1"/>
        <w:rPr>
          <w:lang w:val="en-US"/>
        </w:rPr>
      </w:pPr>
      <w:bookmarkStart w:id="42" w:name="_Toc515579868"/>
      <w:bookmarkStart w:id="43" w:name="_Toc516008743"/>
      <w:r>
        <w:rPr>
          <w:lang w:val="en-US"/>
        </w:rPr>
        <w:lastRenderedPageBreak/>
        <w:t>Results/findings and Discussion</w:t>
      </w:r>
      <w:bookmarkEnd w:id="42"/>
      <w:bookmarkEnd w:id="43"/>
    </w:p>
    <w:p w14:paraId="127BD4C0" w14:textId="77777777" w:rsidR="00ED3CDE" w:rsidRPr="00ED3CDE" w:rsidRDefault="00ED3CDE" w:rsidP="00ED3CDE">
      <w:pPr>
        <w:rPr>
          <w:lang w:val="en-US"/>
        </w:rPr>
      </w:pPr>
    </w:p>
    <w:p w14:paraId="77038F55" w14:textId="4218466C" w:rsidR="00BD727C" w:rsidRDefault="00946722" w:rsidP="00E13F45">
      <w:pPr>
        <w:pStyle w:val="Heading2"/>
        <w:rPr>
          <w:lang w:val="en-US"/>
        </w:rPr>
      </w:pPr>
      <w:bookmarkStart w:id="44" w:name="_Toc515579869"/>
      <w:bookmarkStart w:id="45" w:name="_Toc516008744"/>
      <w:r w:rsidRPr="00BD727C">
        <w:rPr>
          <w:lang w:val="en-US"/>
        </w:rPr>
        <w:t>Results</w:t>
      </w:r>
      <w:bookmarkStart w:id="46" w:name="_Toc515579870"/>
      <w:bookmarkEnd w:id="44"/>
      <w:bookmarkEnd w:id="45"/>
    </w:p>
    <w:p w14:paraId="385276ED" w14:textId="77777777" w:rsidR="00C62B27" w:rsidRPr="00C62B27" w:rsidRDefault="00C62B27" w:rsidP="00C62B27">
      <w:pPr>
        <w:rPr>
          <w:lang w:val="en-US"/>
        </w:rPr>
      </w:pPr>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C4566D">
      <w:pPr>
        <w:pStyle w:val="ListParagraph"/>
        <w:numPr>
          <w:ilvl w:val="0"/>
          <w:numId w:val="8"/>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C4566D">
      <w:pPr>
        <w:pStyle w:val="ListParagraph"/>
        <w:numPr>
          <w:ilvl w:val="0"/>
          <w:numId w:val="8"/>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C4566D">
      <w:pPr>
        <w:pStyle w:val="ListParagraph"/>
        <w:numPr>
          <w:ilvl w:val="0"/>
          <w:numId w:val="8"/>
        </w:numPr>
        <w:rPr>
          <w:lang w:val="en-US"/>
        </w:rPr>
      </w:pPr>
      <w:r>
        <w:rPr>
          <w:lang w:val="en-US"/>
        </w:rPr>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C4566D">
      <w:pPr>
        <w:pStyle w:val="ListParagraph"/>
        <w:numPr>
          <w:ilvl w:val="0"/>
          <w:numId w:val="9"/>
        </w:numPr>
        <w:rPr>
          <w:lang w:val="en-US"/>
        </w:rPr>
      </w:pPr>
      <w:r>
        <w:rPr>
          <w:lang w:val="en-US"/>
        </w:rPr>
        <w:t>x</w:t>
      </w:r>
    </w:p>
    <w:p w14:paraId="64EDB23E" w14:textId="48E10568" w:rsidR="00874B2A" w:rsidRDefault="00874B2A" w:rsidP="00C4566D">
      <w:pPr>
        <w:pStyle w:val="ListParagraph"/>
        <w:numPr>
          <w:ilvl w:val="0"/>
          <w:numId w:val="9"/>
        </w:numPr>
        <w:rPr>
          <w:lang w:val="en-US"/>
        </w:rPr>
      </w:pPr>
      <w:r>
        <w:rPr>
          <w:lang w:val="en-US"/>
        </w:rPr>
        <w:lastRenderedPageBreak/>
        <w:t>x</w:t>
      </w:r>
    </w:p>
    <w:p w14:paraId="7B995094" w14:textId="1814C781" w:rsidR="00874B2A" w:rsidRDefault="00874B2A" w:rsidP="00C4566D">
      <w:pPr>
        <w:pStyle w:val="ListParagraph"/>
        <w:numPr>
          <w:ilvl w:val="0"/>
          <w:numId w:val="9"/>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C4566D">
      <w:pPr>
        <w:pStyle w:val="ListParagraph"/>
        <w:numPr>
          <w:ilvl w:val="0"/>
          <w:numId w:val="10"/>
        </w:numPr>
        <w:rPr>
          <w:lang w:val="en-US"/>
        </w:rPr>
      </w:pPr>
      <w:r w:rsidRPr="00874B2A">
        <w:rPr>
          <w:lang w:val="en-US"/>
        </w:rPr>
        <w:t>x</w:t>
      </w:r>
    </w:p>
    <w:p w14:paraId="16BECC84" w14:textId="356ADF10" w:rsidR="00874B2A" w:rsidRPr="00874B2A" w:rsidRDefault="00874B2A" w:rsidP="00C4566D">
      <w:pPr>
        <w:pStyle w:val="ListParagraph"/>
        <w:numPr>
          <w:ilvl w:val="0"/>
          <w:numId w:val="10"/>
        </w:numPr>
        <w:rPr>
          <w:lang w:val="en-US"/>
        </w:rPr>
      </w:pPr>
      <w:r w:rsidRPr="00874B2A">
        <w:rPr>
          <w:lang w:val="en-US"/>
        </w:rPr>
        <w:t>x</w:t>
      </w:r>
    </w:p>
    <w:p w14:paraId="5FFC4426" w14:textId="6BCF4FC0" w:rsidR="00874B2A" w:rsidRPr="00874B2A" w:rsidRDefault="00874B2A" w:rsidP="00C4566D">
      <w:pPr>
        <w:pStyle w:val="ListParagraph"/>
        <w:numPr>
          <w:ilvl w:val="0"/>
          <w:numId w:val="10"/>
        </w:numPr>
        <w:rPr>
          <w:lang w:val="en-US"/>
        </w:rPr>
      </w:pPr>
      <w:r w:rsidRPr="00874B2A">
        <w:rPr>
          <w:lang w:val="en-US"/>
        </w:rPr>
        <w:t>x</w:t>
      </w:r>
    </w:p>
    <w:p w14:paraId="3BCE6C43" w14:textId="2559C92F" w:rsidR="00946722" w:rsidRDefault="00946722" w:rsidP="00E13F45">
      <w:pPr>
        <w:pStyle w:val="Heading2"/>
        <w:rPr>
          <w:lang w:val="en-US"/>
        </w:rPr>
      </w:pPr>
      <w:bookmarkStart w:id="47" w:name="_Toc516008745"/>
      <w:r w:rsidRPr="00BD727C">
        <w:rPr>
          <w:lang w:val="en-US"/>
        </w:rPr>
        <w:t>Discussion</w:t>
      </w:r>
      <w:bookmarkEnd w:id="46"/>
      <w:bookmarkEnd w:id="47"/>
    </w:p>
    <w:p w14:paraId="0087D5D6" w14:textId="77777777" w:rsidR="0090538A" w:rsidRPr="0090538A" w:rsidRDefault="0090538A" w:rsidP="0090538A">
      <w:pPr>
        <w:rPr>
          <w:lang w:val="en-US"/>
        </w:rPr>
      </w:pPr>
    </w:p>
    <w:p w14:paraId="6C37B296" w14:textId="77777777" w:rsidR="00A721E2" w:rsidRDefault="00EE611E" w:rsidP="00231644">
      <w:pPr>
        <w:spacing w:after="160"/>
        <w:ind w:firstLine="567"/>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231644">
      <w:pPr>
        <w:spacing w:after="160"/>
        <w:ind w:firstLine="567"/>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231644">
      <w:pPr>
        <w:spacing w:after="160"/>
        <w:ind w:firstLine="567"/>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ED3CDE">
      <w:pPr>
        <w:pStyle w:val="Heading1"/>
        <w:rPr>
          <w:lang w:val="en-US"/>
        </w:rPr>
      </w:pPr>
      <w:bookmarkStart w:id="48" w:name="_Toc515579871"/>
      <w:bookmarkStart w:id="49" w:name="_Toc516008746"/>
      <w:r>
        <w:rPr>
          <w:lang w:val="en-US"/>
        </w:rPr>
        <w:lastRenderedPageBreak/>
        <w:t>Conclusions</w:t>
      </w:r>
      <w:bookmarkEnd w:id="48"/>
      <w:bookmarkEnd w:id="49"/>
    </w:p>
    <w:p w14:paraId="3B068393" w14:textId="14D392B0" w:rsidR="00ED3CDE" w:rsidRDefault="00ED3CDE" w:rsidP="00ED3CDE">
      <w:pPr>
        <w:rPr>
          <w:lang w:val="en-US"/>
        </w:rPr>
      </w:pPr>
    </w:p>
    <w:p w14:paraId="13AF38B1" w14:textId="77777777" w:rsidR="00DC246A" w:rsidRPr="00ED3CDE" w:rsidRDefault="00DC246A" w:rsidP="00ED3CDE">
      <w:pPr>
        <w:rPr>
          <w:lang w:val="en-US"/>
        </w:rPr>
      </w:pPr>
    </w:p>
    <w:p w14:paraId="2AAC18A8" w14:textId="585784A8" w:rsidR="0061371A" w:rsidRDefault="00C43445" w:rsidP="007F7DB3">
      <w:pPr>
        <w:spacing w:after="160"/>
        <w:ind w:firstLine="567"/>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7F7DB3">
      <w:pPr>
        <w:spacing w:after="160"/>
        <w:ind w:firstLine="567"/>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7F7DB3">
      <w:pPr>
        <w:spacing w:after="160"/>
        <w:ind w:firstLine="567"/>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ED3CDE">
      <w:pPr>
        <w:pStyle w:val="Heading1"/>
        <w:rPr>
          <w:lang w:val="en-US"/>
        </w:rPr>
      </w:pPr>
      <w:bookmarkStart w:id="50" w:name="_Toc515579872"/>
      <w:bookmarkStart w:id="51" w:name="_Toc516008747"/>
      <w:r>
        <w:rPr>
          <w:lang w:val="en-US"/>
        </w:rPr>
        <w:lastRenderedPageBreak/>
        <w:t>Sources of information</w:t>
      </w:r>
      <w:bookmarkEnd w:id="50"/>
      <w:bookmarkEnd w:id="51"/>
    </w:p>
    <w:p w14:paraId="7375DEB5" w14:textId="77777777" w:rsidR="00ED3CDE" w:rsidRPr="00ED3CDE" w:rsidRDefault="00ED3CDE" w:rsidP="00ED3CDE">
      <w:pPr>
        <w:rPr>
          <w:lang w:val="en-US"/>
        </w:rPr>
      </w:pPr>
    </w:p>
    <w:p w14:paraId="19227B6E" w14:textId="26A18C4D" w:rsidR="00614DB0" w:rsidRDefault="00614DB0" w:rsidP="00C4566D">
      <w:pPr>
        <w:pStyle w:val="ListParagraph"/>
        <w:widowControl w:val="0"/>
        <w:numPr>
          <w:ilvl w:val="0"/>
          <w:numId w:val="12"/>
        </w:numPr>
        <w:autoSpaceDE w:val="0"/>
        <w:autoSpaceDN w:val="0"/>
        <w:adjustRightInd w:val="0"/>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C4566D">
      <w:pPr>
        <w:pStyle w:val="ListParagraph"/>
        <w:widowControl w:val="0"/>
        <w:numPr>
          <w:ilvl w:val="0"/>
          <w:numId w:val="12"/>
        </w:numPr>
        <w:autoSpaceDE w:val="0"/>
        <w:autoSpaceDN w:val="0"/>
        <w:adjustRightInd w:val="0"/>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C4566D">
      <w:pPr>
        <w:pStyle w:val="ListParagraph"/>
        <w:widowControl w:val="0"/>
        <w:numPr>
          <w:ilvl w:val="0"/>
          <w:numId w:val="12"/>
        </w:numPr>
        <w:autoSpaceDE w:val="0"/>
        <w:autoSpaceDN w:val="0"/>
        <w:adjustRightInd w:val="0"/>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C4566D">
      <w:pPr>
        <w:pStyle w:val="ListParagraph"/>
        <w:numPr>
          <w:ilvl w:val="0"/>
          <w:numId w:val="12"/>
        </w:numPr>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614DB0">
      <w:pPr>
        <w:pStyle w:val="ListParagraph"/>
        <w:rPr>
          <w:szCs w:val="22"/>
          <w:lang w:val="en-US"/>
        </w:rPr>
      </w:pPr>
      <w:r w:rsidRPr="00614DB0">
        <w:rPr>
          <w:szCs w:val="22"/>
          <w:lang w:val="en-US"/>
        </w:rPr>
        <w:t xml:space="preserve">Available at: </w:t>
      </w:r>
      <w:hyperlink r:id="rId34"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614DB0">
      <w:pPr>
        <w:pStyle w:val="ListParagraph"/>
        <w:widowControl w:val="0"/>
        <w:autoSpaceDE w:val="0"/>
        <w:autoSpaceDN w:val="0"/>
        <w:adjustRightInd w:val="0"/>
        <w:rPr>
          <w:noProof/>
          <w:szCs w:val="24"/>
        </w:rPr>
      </w:pPr>
    </w:p>
    <w:p w14:paraId="60409C10" w14:textId="7BB2287E" w:rsidR="00614DB0" w:rsidRPr="00614DB0" w:rsidRDefault="00614DB0" w:rsidP="00614DB0">
      <w:pPr>
        <w:widowControl w:val="0"/>
        <w:autoSpaceDE w:val="0"/>
        <w:autoSpaceDN w:val="0"/>
        <w:adjustRightInd w:val="0"/>
        <w:rPr>
          <w:noProof/>
          <w:szCs w:val="24"/>
        </w:rPr>
      </w:pPr>
    </w:p>
    <w:p w14:paraId="3347318D" w14:textId="77777777" w:rsidR="00614DB0" w:rsidRPr="00614DB0" w:rsidRDefault="00614DB0" w:rsidP="00614DB0">
      <w:pPr>
        <w:widowControl w:val="0"/>
        <w:autoSpaceDE w:val="0"/>
        <w:autoSpaceDN w:val="0"/>
        <w:adjustRightInd w:val="0"/>
        <w:rPr>
          <w:noProof/>
          <w:szCs w:val="24"/>
        </w:rPr>
      </w:pPr>
    </w:p>
    <w:p w14:paraId="61C1E49E" w14:textId="738D297E" w:rsidR="00614DB0" w:rsidRDefault="00614DB0" w:rsidP="00DC246A">
      <w:pPr>
        <w:ind w:left="567"/>
        <w:rPr>
          <w:szCs w:val="22"/>
          <w:lang w:val="en-US"/>
        </w:rPr>
      </w:pPr>
      <w:r>
        <w:rPr>
          <w:szCs w:val="22"/>
          <w:lang w:val="en-US"/>
        </w:rPr>
        <w:fldChar w:fldCharType="end"/>
      </w:r>
    </w:p>
    <w:p w14:paraId="633E774D" w14:textId="7A669E63" w:rsidR="00DC246A" w:rsidRPr="00614DB0" w:rsidRDefault="00DC246A" w:rsidP="00DC246A">
      <w:pPr>
        <w:ind w:left="567"/>
        <w:rPr>
          <w:szCs w:val="22"/>
          <w:lang w:val="en-US"/>
        </w:rPr>
      </w:pPr>
    </w:p>
    <w:p w14:paraId="39BC51C0" w14:textId="77777777" w:rsidR="00FE0E4F" w:rsidRPr="00614DB0" w:rsidRDefault="004A527B" w:rsidP="00FE0E4F">
      <w:pPr>
        <w:spacing w:after="160" w:line="259" w:lineRule="auto"/>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5A54E9">
      <w:pPr>
        <w:pStyle w:val="Heading1"/>
        <w:numPr>
          <w:ilvl w:val="0"/>
          <w:numId w:val="0"/>
        </w:numPr>
        <w:ind w:left="567"/>
        <w:rPr>
          <w:lang w:val="en-US"/>
        </w:rPr>
      </w:pPr>
      <w:bookmarkStart w:id="52" w:name="_Toc515751243"/>
      <w:bookmarkStart w:id="53" w:name="_Ref515751244"/>
      <w:bookmarkStart w:id="54" w:name="_Toc516008748"/>
      <w:r>
        <w:rPr>
          <w:lang w:val="en-US"/>
        </w:rPr>
        <w:lastRenderedPageBreak/>
        <w:t>Appendices</w:t>
      </w:r>
      <w:bookmarkEnd w:id="52"/>
      <w:bookmarkEnd w:id="53"/>
      <w:bookmarkEnd w:id="54"/>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CA1EA" w14:textId="77777777" w:rsidR="0026385A" w:rsidRDefault="0026385A" w:rsidP="00F910B0">
      <w:pPr>
        <w:spacing w:line="240" w:lineRule="auto"/>
      </w:pPr>
      <w:r>
        <w:separator/>
      </w:r>
    </w:p>
  </w:endnote>
  <w:endnote w:type="continuationSeparator" w:id="0">
    <w:p w14:paraId="37D2FD83" w14:textId="77777777" w:rsidR="0026385A" w:rsidRDefault="0026385A"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9E60AC" w:rsidRDefault="009E60AC">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9E60AC" w:rsidRDefault="009E60AC"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9E60AC" w:rsidRDefault="009E60AC">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9E60AC" w:rsidRDefault="009E60AC"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A30278" w14:textId="77777777" w:rsidR="0026385A" w:rsidRDefault="0026385A" w:rsidP="00F910B0">
      <w:pPr>
        <w:spacing w:line="240" w:lineRule="auto"/>
      </w:pPr>
      <w:r>
        <w:separator/>
      </w:r>
    </w:p>
  </w:footnote>
  <w:footnote w:type="continuationSeparator" w:id="0">
    <w:p w14:paraId="35EA4F17" w14:textId="77777777" w:rsidR="0026385A" w:rsidRDefault="0026385A"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9E60AC" w:rsidRDefault="009E60AC"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9E60AC" w:rsidRDefault="009E60AC"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E60AC" w14:paraId="3F5F0726" w14:textId="77777777" w:rsidTr="00F054F3">
      <w:trPr>
        <w:trHeight w:val="397"/>
      </w:trPr>
      <w:tc>
        <w:tcPr>
          <w:tcW w:w="0" w:type="auto"/>
          <w:tcBorders>
            <w:bottom w:val="single" w:sz="4" w:space="0" w:color="auto"/>
          </w:tcBorders>
        </w:tcPr>
        <w:p w14:paraId="5B2541ED" w14:textId="77777777" w:rsidR="009E60AC" w:rsidRPr="00F054F3" w:rsidRDefault="009E60AC"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9E60AC" w14:paraId="56902F7D" w14:textId="77777777" w:rsidTr="00F054F3">
      <w:trPr>
        <w:trHeight w:val="397"/>
      </w:trPr>
      <w:tc>
        <w:tcPr>
          <w:tcW w:w="0" w:type="auto"/>
          <w:tcBorders>
            <w:top w:val="single" w:sz="4" w:space="0" w:color="auto"/>
          </w:tcBorders>
        </w:tcPr>
        <w:p w14:paraId="3BA225C8" w14:textId="77777777" w:rsidR="009E60AC" w:rsidRPr="00F054F3" w:rsidRDefault="009E60AC" w:rsidP="002668CE">
          <w:pPr>
            <w:pStyle w:val="Header"/>
            <w:jc w:val="both"/>
            <w:rPr>
              <w:color w:val="FF0000"/>
              <w:lang w:val="en-US"/>
            </w:rPr>
          </w:pPr>
        </w:p>
      </w:tc>
    </w:tr>
  </w:tbl>
  <w:p w14:paraId="747AB356" w14:textId="77777777" w:rsidR="009E60AC" w:rsidRPr="004833C2" w:rsidRDefault="009E60AC" w:rsidP="002668CE">
    <w:pPr>
      <w:pStyle w:val="Header"/>
      <w:tabs>
        <w:tab w:val="clear" w:pos="4819"/>
        <w:tab w:val="clear" w:pos="9638"/>
        <w:tab w:val="right" w:pos="9071"/>
      </w:tabs>
      <w:rPr>
        <w:noProof/>
        <w:lang w:val="en-US" w:eastAsia="da-DK"/>
      </w:rPr>
    </w:pPr>
    <w:r w:rsidRPr="0048338D">
      <w:tab/>
    </w:r>
  </w:p>
  <w:p w14:paraId="223EDDC9" w14:textId="77777777" w:rsidR="009E60AC" w:rsidRDefault="009E60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9E60AC" w:rsidRPr="004833C2" w:rsidRDefault="009E60AC"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9E60AC" w:rsidRPr="00113BB9" w:rsidRDefault="009E60AC" w:rsidP="009C6276">
    <w:pPr>
      <w:pStyle w:val="Header"/>
    </w:pPr>
  </w:p>
  <w:p w14:paraId="7742EF0F" w14:textId="77777777" w:rsidR="009E60AC" w:rsidRPr="00231D0F" w:rsidRDefault="009E60AC"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6"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8"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1"/>
  </w:num>
  <w:num w:numId="2">
    <w:abstractNumId w:val="9"/>
  </w:num>
  <w:num w:numId="3">
    <w:abstractNumId w:val="7"/>
  </w:num>
  <w:num w:numId="4">
    <w:abstractNumId w:val="0"/>
  </w:num>
  <w:num w:numId="5">
    <w:abstractNumId w:val="2"/>
  </w:num>
  <w:num w:numId="6">
    <w:abstractNumId w:val="3"/>
  </w:num>
  <w:num w:numId="7">
    <w:abstractNumId w:val="10"/>
  </w:num>
  <w:num w:numId="8">
    <w:abstractNumId w:val="5"/>
  </w:num>
  <w:num w:numId="9">
    <w:abstractNumId w:val="6"/>
  </w:num>
  <w:num w:numId="10">
    <w:abstractNumId w:val="4"/>
  </w:num>
  <w:num w:numId="11">
    <w:abstractNumId w:val="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385A"/>
    <w:rsid w:val="002654F6"/>
    <w:rsid w:val="002668CE"/>
    <w:rsid w:val="00267D69"/>
    <w:rsid w:val="0028230F"/>
    <w:rsid w:val="002836C5"/>
    <w:rsid w:val="002876B9"/>
    <w:rsid w:val="00291324"/>
    <w:rsid w:val="00292610"/>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E340A"/>
    <w:rsid w:val="003E7B49"/>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1E37"/>
    <w:rsid w:val="004F6395"/>
    <w:rsid w:val="004F7C7E"/>
    <w:rsid w:val="0050296D"/>
    <w:rsid w:val="0050635A"/>
    <w:rsid w:val="005157FD"/>
    <w:rsid w:val="00527A84"/>
    <w:rsid w:val="005350D3"/>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A229A"/>
    <w:rsid w:val="008B2302"/>
    <w:rsid w:val="008B2E5A"/>
    <w:rsid w:val="008B7593"/>
    <w:rsid w:val="008C3D2B"/>
    <w:rsid w:val="008D13A8"/>
    <w:rsid w:val="008D3BE2"/>
    <w:rsid w:val="008E0CF4"/>
    <w:rsid w:val="008E74E0"/>
    <w:rsid w:val="008F08B1"/>
    <w:rsid w:val="008F74B8"/>
    <w:rsid w:val="00901CA4"/>
    <w:rsid w:val="0090538A"/>
    <w:rsid w:val="00912406"/>
    <w:rsid w:val="009319D7"/>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E60AC"/>
    <w:rsid w:val="009F30F6"/>
    <w:rsid w:val="00A01847"/>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4134"/>
    <w:rsid w:val="00A852AC"/>
    <w:rsid w:val="00A85E92"/>
    <w:rsid w:val="00A86907"/>
    <w:rsid w:val="00A966B4"/>
    <w:rsid w:val="00A9671A"/>
    <w:rsid w:val="00AA4668"/>
    <w:rsid w:val="00AA50A6"/>
    <w:rsid w:val="00AB2033"/>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82D"/>
    <w:rsid w:val="00B958FD"/>
    <w:rsid w:val="00BA08E8"/>
    <w:rsid w:val="00BA138C"/>
    <w:rsid w:val="00BA1650"/>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415A"/>
    <w:rsid w:val="00C403F7"/>
    <w:rsid w:val="00C423E3"/>
    <w:rsid w:val="00C428A9"/>
    <w:rsid w:val="00C43445"/>
    <w:rsid w:val="00C4566D"/>
    <w:rsid w:val="00C46B3B"/>
    <w:rsid w:val="00C47B04"/>
    <w:rsid w:val="00C51756"/>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F010FF"/>
    <w:rsid w:val="00F02EF4"/>
    <w:rsid w:val="00F034F6"/>
    <w:rsid w:val="00F054F3"/>
    <w:rsid w:val="00F17C73"/>
    <w:rsid w:val="00F20A14"/>
    <w:rsid w:val="00F21D25"/>
    <w:rsid w:val="00F2773C"/>
    <w:rsid w:val="00F35A5E"/>
    <w:rsid w:val="00F41D7C"/>
    <w:rsid w:val="00F54320"/>
    <w:rsid w:val="00F5689D"/>
    <w:rsid w:val="00F63CEE"/>
    <w:rsid w:val="00F65CE8"/>
    <w:rsid w:val="00F71E75"/>
    <w:rsid w:val="00F73C2E"/>
    <w:rsid w:val="00F7496A"/>
    <w:rsid w:val="00F8484A"/>
    <w:rsid w:val="00F910B0"/>
    <w:rsid w:val="00F97BEE"/>
    <w:rsid w:val="00F97E99"/>
    <w:rsid w:val="00FA48AA"/>
    <w:rsid w:val="00FA617E"/>
    <w:rsid w:val="00FA75C6"/>
    <w:rsid w:val="00FB3E74"/>
    <w:rsid w:val="00FB5413"/>
    <w:rsid w:val="00FB57F6"/>
    <w:rsid w:val="00FC4362"/>
    <w:rsid w:val="00FC77D7"/>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footer" Target="footer2.xml"/><Relationship Id="rId34" Type="http://schemas.openxmlformats.org/officeDocument/2006/relationships/hyperlink" Target="https://netbeans.org/kb/docs/java/javase-intro.html"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AE6BC0D-6848-4B91-96F1-07637C840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TotalTime>
  <Pages>1</Pages>
  <Words>4111</Words>
  <Characters>23438</Characters>
  <Application>Microsoft Office Word</Application>
  <DocSecurity>0</DocSecurity>
  <Lines>195</Lines>
  <Paragraphs>54</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84</cp:revision>
  <dcterms:created xsi:type="dcterms:W3CDTF">2017-08-14T11:53:00Z</dcterms:created>
  <dcterms:modified xsi:type="dcterms:W3CDTF">2018-06-0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